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467CB70C" w:rsidR="00BA3566" w:rsidRDefault="00FE2E71" w:rsidP="00FE2E71">
      <w:pPr>
        <w:spacing w:after="30" w:line="236" w:lineRule="auto"/>
        <w:ind w:firstLine="720"/>
      </w:pPr>
      <w:r>
        <w:t>Neurological conditions include some of the most prevalent conditions of modern life, mostly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r>
        <w:t xml:space="preserve"> In fact, on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753948">
        <w:t xml:space="preserve">is </w:t>
      </w:r>
      <w:r w:rsidR="00E5528C">
        <w:t>delayed</w:t>
      </w:r>
      <w:r w:rsidR="00753948">
        <w:t xml:space="preserve"> </w:t>
      </w:r>
      <w:r w:rsidR="00E5528C">
        <w:t xml:space="preserve">compared with </w:t>
      </w:r>
      <w:r w:rsidR="00753948">
        <w:t>other disease area</w:t>
      </w:r>
      <w:r w:rsidR="00E5528C">
        <w:t>s, with some indication</w:t>
      </w:r>
      <w:r w:rsidR="00777990">
        <w:t>s</w:t>
      </w:r>
      <w:r w:rsidR="00E5528C">
        <w:t xml:space="preserve"> lacking any established SOC that improves clinical outcomes</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 xml:space="preserve">than in other indications,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53315753" w14:textId="4221E705"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is relatively risky </w:t>
      </w:r>
      <w:r w:rsidR="004A4072">
        <w:t xml:space="preserve">and 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4A4072">
        <w:t>In fact, 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t xml:space="preserve">Over time, R&amp;D expenditures have increased in all </w:t>
      </w:r>
      <w:r w:rsidR="00E01124">
        <w:t>areas</w:t>
      </w:r>
      <w:r>
        <w:t>, but there has not been an associated increase in approvals in neurologic drug developmen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286C5E">
        <w:instrText xml:space="preserve"> ADDIN ZOTERO_ITEM CSL_CITATION {"citationID":"laexhWSO","properties":{"formattedCitation":"\\super 9\\nosupersub{}","plainCitation":"9","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286C5E" w:rsidRPr="00286C5E">
        <w:rPr>
          <w:vertAlign w:val="superscript"/>
        </w:rPr>
        <w:t>9</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on the population</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research on how to bring drugs to approval in this disease area</w:t>
      </w:r>
      <w:r w:rsidR="004A4072">
        <w:rPr>
          <w:color w:val="000000" w:themeColor="text1"/>
        </w:rPr>
        <w:t>.</w:t>
      </w:r>
    </w:p>
    <w:p w14:paraId="26F00031" w14:textId="7D9CD691" w:rsidR="00A841BF" w:rsidRDefault="00A841BF" w:rsidP="00A841BF">
      <w:pPr>
        <w:pStyle w:val="ListParagraph"/>
        <w:ind w:left="0" w:firstLine="720"/>
      </w:pPr>
      <w:r w:rsidRPr="002E789B">
        <w:t xml:space="preserve">Generally, dru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 </w:t>
      </w:r>
      <w:r w:rsidRPr="002E789B">
        <w:t xml:space="preserve">safety </w:t>
      </w:r>
      <w:r w:rsidR="0024200E">
        <w:t xml:space="preserve">information, and the </w:t>
      </w:r>
      <w:r w:rsidR="001347DF">
        <w:t>maximum tolerated dose</w:t>
      </w:r>
      <w:r w:rsidR="0024200E">
        <w:t xml:space="preserve"> </w:t>
      </w:r>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Pr="002E789B">
        <w:t>.</w:t>
      </w:r>
      <w:r w:rsidR="00074693" w:rsidRPr="002E789B">
        <w:fldChar w:fldCharType="begin"/>
      </w:r>
      <w:r w:rsidR="00286C5E">
        <w:instrText xml:space="preserve"> ADDIN ZOTERO_ITEM CSL_CITATION {"citationID":"a1st6n4f7c3","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286C5E" w:rsidRPr="00286C5E">
        <w:rPr>
          <w:vertAlign w:val="superscript"/>
        </w:rPr>
        <w:t>10</w:t>
      </w:r>
      <w:r w:rsidR="00074693" w:rsidRPr="002E789B">
        <w:fldChar w:fldCharType="end"/>
      </w:r>
      <w:r w:rsidRPr="002E789B">
        <w:t xml:space="preserve"> </w:t>
      </w:r>
      <w:r w:rsidR="005B7CA6">
        <w:t>Phase 2 trials are sometimes separated into Phase 2a to look at safety, tolerability</w:t>
      </w:r>
      <w:r w:rsidR="00E01124">
        <w:t>,</w:t>
      </w:r>
      <w:r w:rsidR="005B7CA6">
        <w:t xml:space="preserve"> and proof of concept</w:t>
      </w:r>
      <w:r w:rsidR="005B7CA6">
        <w:fldChar w:fldCharType="begin"/>
      </w:r>
      <w:r w:rsidR="00286C5E">
        <w:instrText xml:space="preserve"> ADDIN ZOTERO_ITEM CSL_CITATION {"citationID":"a2nri3fnkng","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286C5E" w:rsidRPr="00286C5E">
        <w:rPr>
          <w:vertAlign w:val="superscript"/>
        </w:rPr>
        <w:t>11</w:t>
      </w:r>
      <w:r w:rsidR="005B7CA6">
        <w:fldChar w:fldCharType="end"/>
      </w:r>
      <w:r w:rsidR="005B7CA6">
        <w:t xml:space="preserve"> and 2b to look at efficacy.</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commentRangeStart w:id="0"/>
      <w:commentRangeEnd w:id="0"/>
      <w:r w:rsidRPr="002E789B">
        <w:rPr>
          <w:rStyle w:val="CommentReference"/>
        </w:rPr>
        <w:commentReference w:id="0"/>
      </w:r>
      <w:r w:rsidR="00E01124">
        <w:t>.</w:t>
      </w:r>
      <w:r w:rsidRPr="002E789B">
        <w:fldChar w:fldCharType="begin"/>
      </w:r>
      <w:r w:rsidR="00286C5E">
        <w:instrText xml:space="preserve"> ADDIN ZOTERO_ITEM CSL_CITATION {"citationID":"JpzijS2p","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p>
    <w:p w14:paraId="55FA63BD" w14:textId="022FB843"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 P2 trials have shown exceptional promise, people have called for bypassing P3 trials and going directly to approval without this extra layer of evidence gathering.</w:t>
      </w:r>
      <w:r w:rsidR="00A841BF" w:rsidRPr="002E789B">
        <w:fldChar w:fldCharType="begin"/>
      </w:r>
      <w:r w:rsidR="00286C5E">
        <w:instrText xml:space="preserve"> ADDIN ZOTERO_ITEM CSL_CITATION {"citationID":"a244vf9cet3","properties":{"formattedCitation":"\\super 12\\nosupersub{}","plainCitation":"12","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286C5E" w:rsidRPr="00286C5E">
        <w:rPr>
          <w:vertAlign w:val="superscript"/>
        </w:rPr>
        <w:t>12</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ideally).</w:t>
      </w:r>
      <w:r w:rsidR="00A841BF" w:rsidRPr="002E789B">
        <w:fldChar w:fldCharType="begin"/>
      </w:r>
      <w:r w:rsidR="00286C5E">
        <w:instrText xml:space="preserve"> ADDIN ZOTERO_ITEM CSL_CITATION {"citationID":"a1plveh29t3","properties":{"formattedCitation":"\\super 13\\uc0\\u8211{}18\\nosupersub{}","plainCitation":"13–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286C5E" w:rsidRPr="00286C5E">
        <w:rPr>
          <w:vertAlign w:val="superscript"/>
        </w:rPr>
        <w:t>13–18</w:t>
      </w:r>
      <w:r w:rsidR="00A841BF" w:rsidRPr="002E789B">
        <w:fldChar w:fldCharType="end"/>
      </w:r>
      <w:r w:rsidR="00A841BF" w:rsidRPr="002E789B">
        <w:t xml:space="preserve"> </w:t>
      </w:r>
      <w:r w:rsidR="00B37DA0">
        <w:t xml:space="preserve">In neurology, other </w:t>
      </w:r>
      <w:r w:rsidR="00735561">
        <w:t>techniques</w:t>
      </w:r>
      <w:r w:rsidR="00B37DA0">
        <w:t xml:space="preserve"> for speeding up drug development include shortening P2 trials</w:t>
      </w:r>
      <w:r w:rsidR="004A4072">
        <w:t>,</w:t>
      </w:r>
      <w:r w:rsidR="00B37DA0">
        <w:fldChar w:fldCharType="begin"/>
      </w:r>
      <w:r w:rsidR="00286C5E">
        <w:instrText xml:space="preserve"> ADDIN ZOTERO_ITEM CSL_CITATION {"citationID":"a2hnmkba7ri","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286C5E" w:rsidRPr="00286C5E">
        <w:rPr>
          <w:vertAlign w:val="superscript"/>
        </w:rPr>
        <w:t>14</w:t>
      </w:r>
      <w:r w:rsidR="00B37DA0">
        <w:fldChar w:fldCharType="end"/>
      </w:r>
      <w:r w:rsidR="00837FFB">
        <w:t xml:space="preserve"> using basket or platform trials</w:t>
      </w:r>
      <w:r w:rsidR="004A4072">
        <w:t>,</w:t>
      </w:r>
      <w:r w:rsidR="00837FFB">
        <w:fldChar w:fldCharType="begin"/>
      </w:r>
      <w:r w:rsidR="00286C5E">
        <w:instrText xml:space="preserve"> ADDIN ZOTERO_ITEM CSL_CITATION {"citationID":"a1fmm5f8h40","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286C5E" w:rsidRPr="00286C5E">
        <w:rPr>
          <w:vertAlign w:val="superscript"/>
        </w:rPr>
        <w:t>11</w:t>
      </w:r>
      <w:r w:rsidR="00837FFB">
        <w:fldChar w:fldCharType="end"/>
      </w:r>
      <w:r w:rsidR="002538CE">
        <w:t xml:space="preserve"> historical controls</w:t>
      </w:r>
      <w:r w:rsidR="004A4072">
        <w:t>,</w:t>
      </w:r>
      <w:r w:rsidR="002538CE">
        <w:fldChar w:fldCharType="begin"/>
      </w:r>
      <w:r w:rsidR="00286C5E">
        <w:instrText xml:space="preserve"> ADDIN ZOTERO_ITEM CSL_CITATION {"citationID":"akrb8c4bqu","properties":{"formattedCitation":"\\super 19\\nosupersub{}","plainCitation":"19","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286C5E" w:rsidRPr="00286C5E">
        <w:rPr>
          <w:vertAlign w:val="superscript"/>
        </w:rPr>
        <w:t>19</w:t>
      </w:r>
      <w:r w:rsidR="002538CE">
        <w:fldChar w:fldCharType="end"/>
      </w:r>
      <w:r w:rsidR="004A4072">
        <w:t xml:space="preserve"> </w:t>
      </w:r>
      <w:r w:rsidR="00D063DE">
        <w:t>pragmatic phase 3 trials</w:t>
      </w:r>
      <w:r w:rsidR="004A4072">
        <w:t>,</w:t>
      </w:r>
      <w:r w:rsidR="00D063DE">
        <w:fldChar w:fldCharType="begin"/>
      </w:r>
      <w:r w:rsidR="00286C5E">
        <w:instrText xml:space="preserve"> ADDIN ZOTERO_ITEM CSL_CITATION {"citationID":"a2dmbk2tb61","properties":{"formattedCitation":"\\super 20\\nosupersub{}","plainCitation":"20","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286C5E" w:rsidRPr="00286C5E">
        <w:rPr>
          <w:vertAlign w:val="superscript"/>
        </w:rPr>
        <w:t>20</w:t>
      </w:r>
      <w:r w:rsidR="00D063DE">
        <w:fldChar w:fldCharType="end"/>
      </w:r>
      <w:r w:rsidR="00D063DE">
        <w:t xml:space="preserve"> and</w:t>
      </w:r>
      <w:r w:rsidR="00735561">
        <w:t xml:space="preserve"> futility designs.</w:t>
      </w:r>
      <w:r w:rsidR="00735561">
        <w:fldChar w:fldCharType="begin"/>
      </w:r>
      <w:r w:rsidR="00286C5E">
        <w:instrText xml:space="preserve"> ADDIN ZOTERO_ITEM CSL_CITATION {"citationID":"amh0cedvid","properties":{"formattedCitation":"\\super 21\\nosupersub{}","plainCitation":"21","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286C5E" w:rsidRPr="00286C5E">
        <w:rPr>
          <w:vertAlign w:val="superscript"/>
        </w:rPr>
        <w:t>21</w:t>
      </w:r>
      <w:r w:rsidR="00735561">
        <w:fldChar w:fldCharType="end"/>
      </w:r>
      <w:r w:rsidR="00B37DA0">
        <w:t xml:space="preserve"> </w:t>
      </w:r>
      <w:r w:rsidR="00A841BF" w:rsidRPr="002E789B">
        <w:t xml:space="preserve">Although interesting, these methods of shortening the drug development process have been widely discussed elsewhere. </w:t>
      </w:r>
    </w:p>
    <w:p w14:paraId="6CB63272" w14:textId="6BF7A823" w:rsidR="00A82659" w:rsidRPr="002E789B" w:rsidRDefault="00A841BF" w:rsidP="007F57A3">
      <w:pPr>
        <w:spacing w:after="30"/>
        <w:ind w:firstLine="360"/>
      </w:pPr>
      <w:r w:rsidRPr="002E789B">
        <w:lastRenderedPageBreak/>
        <w:t xml:space="preserve">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4A4072">
        <w:rPr>
          <w:color w:val="000000" w:themeColor="text1"/>
        </w:rPr>
        <w:t xml:space="preserve"> in neurology</w:t>
      </w:r>
      <w:r w:rsidR="00A82659" w:rsidRPr="002E789B">
        <w:rPr>
          <w:color w:val="000000" w:themeColor="text1"/>
        </w:rPr>
        <w:t>.</w:t>
      </w:r>
      <w:r w:rsidR="00A82659">
        <w:rPr>
          <w:color w:val="000000" w:themeColor="text1"/>
        </w:rPr>
        <w:fldChar w:fldCharType="begin"/>
      </w:r>
      <w:r w:rsidR="00286C5E">
        <w:rPr>
          <w:color w:val="000000" w:themeColor="text1"/>
        </w:rPr>
        <w:instrText xml:space="preserve"> ADDIN ZOTERO_ITEM CSL_CITATION {"citationID":"a1l5ig0lopj","properties":{"formattedCitation":"\\super 20,22\\uc0\\u8211{}24\\nosupersub{}","plainCitation":"20,22–2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286C5E" w:rsidRPr="00286C5E">
        <w:rPr>
          <w:color w:val="000000"/>
          <w:vertAlign w:val="superscript"/>
        </w:rPr>
        <w:t>20,22–24</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286C5E">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286C5E" w:rsidRPr="00286C5E">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286C5E">
        <w:instrText xml:space="preserve"> ADDIN ZOTERO_ITEM CSL_CITATION {"citationID":"a1843pnoebj","properties":{"formattedCitation":"\\super 20,26\\nosupersub{}","plainCitation":"20,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286C5E" w:rsidRPr="00286C5E">
        <w:rPr>
          <w:vertAlign w:val="superscript"/>
        </w:rPr>
        <w:t>20,26</w:t>
      </w:r>
      <w:r w:rsidR="00A82659" w:rsidRPr="002E789B">
        <w:fldChar w:fldCharType="end"/>
      </w:r>
      <w:r w:rsidR="00A82659" w:rsidRPr="002E789B">
        <w:t xml:space="preserve"> </w:t>
      </w:r>
      <w:r w:rsidR="00A82659">
        <w:t xml:space="preserve">It is also possible that some variables </w:t>
      </w:r>
      <w:r w:rsidR="000A5C0C">
        <w:t xml:space="preserve">typically reserved for P2 trials </w:t>
      </w:r>
      <w:r w:rsidR="00021B8E">
        <w:t>we</w:t>
      </w:r>
      <w:r w:rsidR="000A5C0C">
        <w:t>re</w:t>
      </w:r>
      <w:r w:rsidR="00A82659">
        <w:t xml:space="preserve"> </w:t>
      </w:r>
      <w:r w:rsidR="00E01124">
        <w:t>studied</w:t>
      </w:r>
      <w:r w:rsidR="00A82659">
        <w:t xml:space="preserve"> in P1 trials</w:t>
      </w:r>
      <w:r w:rsidR="000A5C0C">
        <w:t xml:space="preserve">. </w:t>
      </w:r>
      <w:r w:rsidR="00A82659" w:rsidRPr="002E789B">
        <w:t>Alternatively, investigators sometimes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5AF6B876" w:rsidR="00A82659" w:rsidRDefault="00A82659" w:rsidP="00A82659">
      <w:pPr>
        <w:ind w:firstLine="360"/>
      </w:pPr>
      <w:r w:rsidRPr="002E789B">
        <w:t>Our unpublished study suggests that 4</w:t>
      </w:r>
      <w:r w:rsidR="006A3B35">
        <w:t>7</w:t>
      </w:r>
      <w:r w:rsidRPr="002E789B">
        <w:t xml:space="preserve">% of P3 cancer trials </w:t>
      </w:r>
      <w:r w:rsidR="00192BAA">
        <w:t>bypassed P2 trials</w:t>
      </w:r>
      <w:r w:rsidRPr="002E789B">
        <w:t>. However, the drug development landscape is vastly different in neurology. For example, there are significantly fewer</w:t>
      </w:r>
      <w:r w:rsidR="00E01124">
        <w:t>,</w:t>
      </w:r>
      <w:r w:rsidRPr="002E789B">
        <w:t xml:space="preserve"> and longer clinical trials in neurology than in cancer, and the benefit gained is often marginal and palliative.</w:t>
      </w:r>
      <w:r w:rsidRPr="002E789B">
        <w:fldChar w:fldCharType="begin"/>
      </w:r>
      <w:r w:rsidR="00286C5E">
        <w:instrText xml:space="preserve"> ADDIN ZOTERO_ITEM CSL_CITATION {"citationID":"c7kgV0LP","properties":{"formattedCitation":"\\super 27\\nosupersub{}","plainCitation":"27","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286C5E" w:rsidRPr="00286C5E">
        <w:rPr>
          <w:vertAlign w:val="superscript"/>
        </w:rPr>
        <w:t>27</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992C02">
        <w:instrText xml:space="preserve"> ADDIN ZOTERO_ITEM CSL_CITATION {"citationID":"TThMaC2p","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992C02" w:rsidRPr="00992C02">
        <w:rPr>
          <w:vertAlign w:val="superscript"/>
        </w:rPr>
        <w:t>3,28</w:t>
      </w:r>
      <w:r w:rsidRPr="002E789B">
        <w:fldChar w:fldCharType="end"/>
      </w:r>
      <w:r w:rsidRPr="002E789B">
        <w:t xml:space="preserve"> and </w:t>
      </w:r>
      <w:r w:rsidR="00192BAA">
        <w:rPr>
          <w:color w:val="000000" w:themeColor="text1"/>
        </w:rPr>
        <w:t>desperation</w:t>
      </w:r>
      <w:r w:rsidRPr="002E789B">
        <w:rPr>
          <w:color w:val="000000" w:themeColor="text1"/>
        </w:rPr>
        <w:t xml:space="preserve"> to find treatment options for a population with little to no treatment options</w:t>
      </w:r>
      <w:r w:rsidR="004A4072">
        <w:rPr>
          <w:color w:val="000000" w:themeColor="text1"/>
        </w:rPr>
        <w:t xml:space="preserve">, </w:t>
      </w:r>
      <w:r w:rsidRPr="002E789B">
        <w:rPr>
          <w:color w:val="000000" w:themeColor="text1"/>
        </w:rPr>
        <w:t>a</w:t>
      </w:r>
      <w:r w:rsidR="004A4072">
        <w:rPr>
          <w:color w:val="000000" w:themeColor="text1"/>
        </w:rPr>
        <w:t xml:space="preserve"> practice termed </w:t>
      </w:r>
      <w:r w:rsidRPr="002E789B">
        <w:rPr>
          <w:color w:val="000000" w:themeColor="text1"/>
        </w:rPr>
        <w:t xml:space="preserve"> “hail mary</w:t>
      </w:r>
      <w:r w:rsidR="00E01124">
        <w:rPr>
          <w:color w:val="000000" w:themeColor="text1"/>
        </w:rPr>
        <w:t>”</w:t>
      </w:r>
      <w:r w:rsidR="004A4072">
        <w:rPr>
          <w:color w:val="000000" w:themeColor="text1"/>
        </w:rPr>
        <w:t>.</w:t>
      </w:r>
      <w:r w:rsidRPr="002E789B">
        <w:rPr>
          <w:color w:val="000000" w:themeColor="text1"/>
        </w:rPr>
        <w:fldChar w:fldCharType="begin"/>
      </w:r>
      <w:r w:rsidR="00286C5E">
        <w:rPr>
          <w:color w:val="000000" w:themeColor="text1"/>
        </w:rPr>
        <w:instrText xml:space="preserve"> ADDIN ZOTERO_ITEM CSL_CITATION {"citationID":"PcUN2WBX","properties":{"formattedCitation":"\\super 20,29\\nosupersub{}","plainCitation":"20,2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286C5E" w:rsidRPr="00286C5E">
        <w:rPr>
          <w:color w:val="000000"/>
          <w:vertAlign w:val="superscript"/>
        </w:rPr>
        <w:t>20,29</w:t>
      </w:r>
      <w:r w:rsidRPr="002E789B">
        <w:rPr>
          <w:color w:val="000000" w:themeColor="text1"/>
        </w:rPr>
        <w:fldChar w:fldCharType="end"/>
      </w:r>
      <w:r w:rsidRPr="002E789B">
        <w:rPr>
          <w:color w:val="000000" w:themeColor="text1"/>
        </w:rPr>
        <w:t xml:space="preserve"> Other reasons companies might </w:t>
      </w:r>
      <w:r w:rsidR="00192BAA">
        <w:rPr>
          <w:color w:val="000000" w:themeColor="text1"/>
        </w:rPr>
        <w:t>bypass P2</w:t>
      </w:r>
      <w:r w:rsidRPr="002E789B">
        <w:rPr>
          <w:color w:val="000000" w:themeColor="text1"/>
        </w:rPr>
        <w:t xml:space="preserve"> evidence include the </w:t>
      </w:r>
      <w:r w:rsidR="00E01124">
        <w:rPr>
          <w:color w:val="000000" w:themeColor="text1"/>
        </w:rPr>
        <w:t>“</w:t>
      </w:r>
      <w:r w:rsidRPr="002E789B">
        <w:rPr>
          <w:color w:val="000000" w:themeColor="text1"/>
        </w:rPr>
        <w:t>academic</w:t>
      </w:r>
      <w:r w:rsidR="00E01124">
        <w:rPr>
          <w:color w:val="000000" w:themeColor="text1"/>
        </w:rPr>
        <w:t xml:space="preserve"> </w:t>
      </w:r>
      <w:r w:rsidRPr="002E789B">
        <w:rPr>
          <w:color w:val="000000" w:themeColor="text1"/>
        </w:rPr>
        <w:t>industrial complex</w:t>
      </w:r>
      <w:r w:rsidR="00E01124">
        <w:rPr>
          <w:color w:val="000000" w:themeColor="text1"/>
        </w:rPr>
        <w:t>,”</w:t>
      </w:r>
      <w:r w:rsidRPr="002E789B">
        <w:rPr>
          <w:color w:val="000000" w:themeColor="text1"/>
        </w:rPr>
        <w:t xml:space="preserve"> market pressures</w:t>
      </w:r>
      <w:r w:rsidR="004A4072">
        <w:rPr>
          <w:color w:val="000000" w:themeColor="text1"/>
        </w:rPr>
        <w:t xml:space="preserve">, </w:t>
      </w:r>
      <w:r w:rsidRPr="002E789B">
        <w:rPr>
          <w:color w:val="000000" w:themeColor="text1"/>
        </w:rPr>
        <w:t xml:space="preserve">intense competition between companies, </w:t>
      </w:r>
      <w:r w:rsidR="004A4072">
        <w:rPr>
          <w:color w:val="000000" w:themeColor="text1"/>
        </w:rPr>
        <w:t>or</w:t>
      </w:r>
      <w:r w:rsidRPr="002E789B">
        <w:rPr>
          <w:color w:val="000000" w:themeColor="text1"/>
        </w:rPr>
        <w:t xml:space="preserve"> the </w:t>
      </w:r>
      <w:r w:rsidR="00E01124">
        <w:rPr>
          <w:color w:val="000000" w:themeColor="text1"/>
        </w:rPr>
        <w:t>vast</w:t>
      </w:r>
      <w:r w:rsidRPr="002E789B">
        <w:rPr>
          <w:color w:val="000000" w:themeColor="text1"/>
        </w:rPr>
        <w:t xml:space="preserve"> potential for payoff if successful.</w:t>
      </w:r>
      <w:r w:rsidRPr="002E789B">
        <w:rPr>
          <w:color w:val="000000" w:themeColor="text1"/>
        </w:rPr>
        <w:fldChar w:fldCharType="begin"/>
      </w:r>
      <w:r w:rsidR="00286C5E">
        <w:rPr>
          <w:color w:val="000000" w:themeColor="text1"/>
        </w:rPr>
        <w:instrText xml:space="preserve"> ADDIN ZOTERO_ITEM CSL_CITATION {"citationID":"Yifh6Ysd","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286C5E" w:rsidRPr="00286C5E">
        <w:rPr>
          <w:color w:val="000000"/>
          <w:vertAlign w:val="superscript"/>
        </w:rPr>
        <w:t>22</w:t>
      </w:r>
      <w:r w:rsidRPr="002E789B">
        <w:rPr>
          <w:color w:val="000000" w:themeColor="text1"/>
        </w:rPr>
        <w:fldChar w:fldCharType="end"/>
      </w:r>
      <w:r w:rsidRPr="002E789B">
        <w:t xml:space="preserve"> This approach (if the treatment is </w:t>
      </w:r>
      <w:r w:rsidR="00A906A5">
        <w:t>effective</w:t>
      </w:r>
      <w:r w:rsidRPr="002E789B">
        <w:t>) would likely speed up the time it takes for the treatment to be approved.</w:t>
      </w:r>
      <w:r>
        <w:t xml:space="preserve"> However,</w:t>
      </w:r>
      <w:r w:rsidR="004A4072">
        <w:t xml:space="preserve"> some reviews explicitly note the importance of P2 trials in neurology drug development and suggest against bypassing P2 trials.</w:t>
      </w:r>
      <w:r w:rsidR="004A4072">
        <w:fldChar w:fldCharType="begin"/>
      </w:r>
      <w:r w:rsidR="004A4072">
        <w:instrText xml:space="preserve"> ADDIN ZOTERO_ITEM CSL_CITATION {"citationID":"a1bcpa7s53r","properties":{"formattedCitation":"\\super 5,26,30\\nosupersub{}","plainCitation":"5,26,3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4A4072" w:rsidRPr="004A4072">
        <w:rPr>
          <w:vertAlign w:val="superscript"/>
        </w:rPr>
        <w:t>5,26,30</w:t>
      </w:r>
      <w:r w:rsidR="004A4072">
        <w:fldChar w:fldCharType="end"/>
      </w:r>
      <w:r w:rsidR="004A4072">
        <w:t xml:space="preserve"> </w:t>
      </w:r>
      <w:r>
        <w:t xml:space="preserve"> </w:t>
      </w:r>
      <w:r w:rsidR="004A4072">
        <w:t>The</w:t>
      </w:r>
      <w:r>
        <w:t xml:space="preserve"> </w:t>
      </w:r>
      <w:r w:rsidR="004F7A61">
        <w:t xml:space="preserve">lower </w:t>
      </w:r>
      <w:r>
        <w:t xml:space="preserve">amount of evidence available to shape the P3 trial </w:t>
      </w:r>
      <w:r w:rsidR="004A4072">
        <w:t xml:space="preserve">after bypassing </w:t>
      </w:r>
      <w:r w:rsidR="004F7A61">
        <w:t xml:space="preserve">may </w:t>
      </w:r>
      <w:r w:rsidR="004A4072">
        <w:t>limit</w:t>
      </w:r>
      <w:r w:rsidR="004F7A61">
        <w:t xml:space="preserve"> its </w:t>
      </w:r>
      <w:r>
        <w:t>chance of being successful</w:t>
      </w:r>
      <w:r w:rsidR="004F7A61">
        <w:t xml:space="preserve">. </w:t>
      </w:r>
    </w:p>
    <w:p w14:paraId="60442700" w14:textId="2F68F259" w:rsidR="00A841BF" w:rsidRDefault="00A841BF" w:rsidP="00812702">
      <w:pPr>
        <w:pStyle w:val="ListParagraph"/>
        <w:ind w:left="0" w:firstLine="720"/>
      </w:pPr>
      <w:r w:rsidRPr="00E25405">
        <w:t>In what follow</w:t>
      </w:r>
      <w:r w:rsidR="00172F1C" w:rsidRPr="00E25405">
        <w:t>s</w:t>
      </w:r>
      <w:r w:rsidR="006361CE" w:rsidRPr="00E25405">
        <w:t>, we will present 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611D255E" w:rsidR="000D211A" w:rsidRPr="00EA4242" w:rsidRDefault="00A841BF" w:rsidP="000D211A">
      <w:pPr>
        <w:ind w:firstLine="360"/>
      </w:pPr>
      <w:r w:rsidRPr="002E789B">
        <w:rPr>
          <w:color w:val="000000" w:themeColor="text1"/>
        </w:rPr>
        <w:t xml:space="preserve">To understand whether </w:t>
      </w:r>
      <w:r w:rsidR="00E01124">
        <w:rPr>
          <w:color w:val="000000" w:themeColor="text1"/>
        </w:rPr>
        <w:t xml:space="preserve">it </w:t>
      </w:r>
      <w:r w:rsidRPr="002E789B">
        <w:rPr>
          <w:color w:val="000000" w:themeColor="text1"/>
        </w:rPr>
        <w:t>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t>Together with P1 trials, P2 trials make up the “learn zone”</w:t>
      </w:r>
      <w:r>
        <w:fldChar w:fldCharType="begin"/>
      </w:r>
      <w:r w:rsidR="00286C5E">
        <w:instrText xml:space="preserve"> ADDIN ZOTERO_ITEM CSL_CITATION {"citationID":"a27jt74b1dl","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286C5E" w:rsidRPr="00286C5E">
        <w:rPr>
          <w:vertAlign w:val="superscript"/>
        </w:rPr>
        <w:t>31</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286C5E">
        <w:rPr>
          <w:color w:val="000000" w:themeColor="text1"/>
        </w:rPr>
        <w:instrText xml:space="preserve"> ADDIN ZOTERO_ITEM CSL_CITATION {"citationID":"a1gtpburucf","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286C5E" w:rsidRPr="00286C5E">
        <w:rPr>
          <w:color w:val="000000"/>
          <w:vertAlign w:val="superscript"/>
        </w:rPr>
        <w:t>10</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fldChar w:fldCharType="begin"/>
      </w:r>
      <w:r w:rsidR="00286C5E">
        <w:instrText xml:space="preserve"> ADDIN ZOTERO_ITEM CSL_CITATION {"citationID":"afa4hamv9l","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286C5E" w:rsidRPr="00286C5E">
        <w:rPr>
          <w:vertAlign w:val="superscript"/>
        </w:rPr>
        <w:t>32</w:t>
      </w:r>
      <w:r w:rsidR="005E7294">
        <w:fldChar w:fldCharType="end"/>
      </w:r>
      <w:r w:rsidR="00950145">
        <w:t xml:space="preserve"> </w:t>
      </w:r>
      <w:r w:rsidR="00034FFB">
        <w:t xml:space="preserve">and </w:t>
      </w:r>
      <w:r w:rsidR="004F7A61">
        <w:t>P2 trials in AD have been called a “necessary step in drug development</w:t>
      </w:r>
      <w:r w:rsidR="00623456">
        <w:t>.”</w:t>
      </w:r>
      <w:r w:rsidR="004F7A61">
        <w:fldChar w:fldCharType="begin"/>
      </w:r>
      <w:r w:rsidR="00286C5E">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286C5E" w:rsidRPr="00286C5E">
        <w:rPr>
          <w:vertAlign w:val="superscript"/>
        </w:rPr>
        <w:t>18</w:t>
      </w:r>
      <w:r w:rsidR="004F7A61">
        <w:fldChar w:fldCharType="end"/>
      </w:r>
      <w:r w:rsidR="004F7A61">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trials. </w:t>
      </w:r>
    </w:p>
    <w:p w14:paraId="2F828B54" w14:textId="0CCE98A4" w:rsidR="00A841BF" w:rsidRPr="00712700" w:rsidRDefault="00A841BF" w:rsidP="00A841BF">
      <w:pPr>
        <w:rPr>
          <w:color w:val="000000" w:themeColor="text1"/>
          <w:u w:val="single"/>
        </w:rPr>
      </w:pPr>
      <w:commentRangeStart w:id="1"/>
      <w:r w:rsidRPr="00712700">
        <w:rPr>
          <w:color w:val="000000" w:themeColor="text1"/>
          <w:u w:val="single"/>
        </w:rPr>
        <w:t>Dose</w:t>
      </w:r>
      <w:r w:rsidR="00B22DBD">
        <w:rPr>
          <w:color w:val="000000" w:themeColor="text1"/>
          <w:u w:val="single"/>
        </w:rPr>
        <w:t xml:space="preserve"> </w:t>
      </w:r>
      <w:commentRangeEnd w:id="1"/>
      <w:r w:rsidR="008B5D00">
        <w:rPr>
          <w:rStyle w:val="CommentReference"/>
        </w:rPr>
        <w:commentReference w:id="1"/>
      </w:r>
      <w:r w:rsidR="00B22DBD">
        <w:rPr>
          <w:color w:val="000000" w:themeColor="text1"/>
          <w:u w:val="single"/>
        </w:rPr>
        <w:t xml:space="preserve">and schedule </w:t>
      </w:r>
    </w:p>
    <w:p w14:paraId="1D4CE547" w14:textId="2FCC3FF1" w:rsidR="00A841BF" w:rsidRPr="00A43A2C" w:rsidRDefault="00A841BF" w:rsidP="00A43A2C">
      <w:pPr>
        <w:ind w:firstLine="360"/>
      </w:pPr>
      <w:r w:rsidRPr="002E789B">
        <w:rPr>
          <w:color w:val="000000" w:themeColor="text1"/>
        </w:rPr>
        <w:t>The first task of a typical P2 trial in neurology is to find the optimal dose and schedule</w:t>
      </w:r>
      <w:r w:rsidRPr="002E789B">
        <w:t>.</w:t>
      </w:r>
      <w:r w:rsidRPr="002E789B">
        <w:fldChar w:fldCharType="begin"/>
      </w:r>
      <w:r w:rsidR="00286C5E">
        <w:instrText xml:space="preserve"> ADDIN ZOTERO_ITEM CSL_CITATION {"citationID":"cd7GPoM9","properties":{"formattedCitation":"\\super 25,26,33\\uc0\\u8211{}36\\nosupersub{}","plainCitation":"25,26,33–3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86C5E" w:rsidRPr="00286C5E">
        <w:rPr>
          <w:vertAlign w:val="superscript"/>
        </w:rPr>
        <w:t>25,26,33–36</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286C5E">
        <w:instrText xml:space="preserve"> ADDIN ZOTERO_ITEM CSL_CITATION {"citationID":"llO8sR2K","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46642A">
        <w:t>Firstly, the information collected from a</w:t>
      </w:r>
      <w:r w:rsidRPr="002E789B">
        <w:t xml:space="preserve">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Pr="002E789B">
        <w:t xml:space="preserve">This can be </w:t>
      </w:r>
      <w:r w:rsidR="00623456">
        <w:t>critical</w:t>
      </w:r>
      <w:r w:rsidRPr="002E789B">
        <w:t xml:space="preserve"> in CNS disorders because drugs treating these conditions can </w:t>
      </w:r>
      <w:r w:rsidR="00623456">
        <w:t>affect</w:t>
      </w:r>
      <w:r w:rsidRPr="002E789B">
        <w:t xml:space="preserve"> personality or suicidal behavior.</w:t>
      </w:r>
      <w:r w:rsidRPr="002E789B">
        <w:fldChar w:fldCharType="begin"/>
      </w:r>
      <w:r w:rsidR="00992C02">
        <w:instrText xml:space="preserve"> ADDIN ZOTERO_ITEM CSL_CITATION {"citationID":"a275un1v5qm","properties":{"formattedCitation":"\\super 3,10\\nosupersub{}","plainCitation":"3,1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2C02" w:rsidRPr="00992C02">
        <w:rPr>
          <w:vertAlign w:val="superscript"/>
        </w:rPr>
        <w:t>3,10</w:t>
      </w:r>
      <w:r w:rsidRPr="002E789B">
        <w:fldChar w:fldCharType="end"/>
      </w:r>
      <w:r w:rsidRPr="002E789B">
        <w:t xml:space="preserve"> Data show that many doses are changed (mostly lowered) after FDA approval due to safety concerns</w:t>
      </w:r>
      <w:r w:rsidR="0046642A">
        <w:t xml:space="preserve"> a </w:t>
      </w:r>
      <w:r w:rsidRPr="002E789B">
        <w:t xml:space="preserve">practice </w:t>
      </w:r>
      <w:r w:rsidR="0046642A">
        <w:t>that was</w:t>
      </w:r>
      <w:r w:rsidRPr="002E789B">
        <w:t xml:space="preserve"> most common in neurological drugs.</w:t>
      </w:r>
      <w:r w:rsidR="00376E00" w:rsidRPr="002E789B">
        <w:fldChar w:fldCharType="begin"/>
      </w:r>
      <w:r w:rsidR="004A4072">
        <w:instrText xml:space="preserve"> ADDIN ZOTERO_ITEM CSL_CITATION {"citationID":"av69htaqu8","properties":{"formattedCitation":"\\super 37\\nosupersub{}","plainCitation":"37","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4A4072" w:rsidRPr="004A4072">
        <w:rPr>
          <w:vertAlign w:val="superscript"/>
        </w:rPr>
        <w:t>37</w:t>
      </w:r>
      <w:r w:rsidR="00376E00" w:rsidRPr="002E789B">
        <w:fldChar w:fldCharType="end"/>
      </w:r>
      <w:r w:rsidR="00376E00" w:rsidRPr="00947AF5">
        <w:t xml:space="preserve"> </w:t>
      </w:r>
      <w:r w:rsidRPr="002E789B">
        <w:t>Although it is not clear the role that P2 data had in these cases, it is clear that any consideration/checks of dose are important.</w:t>
      </w:r>
      <w:r w:rsidR="00947AF5" w:rsidRPr="00947AF5">
        <w:t xml:space="preserve"> </w:t>
      </w:r>
      <w:r w:rsidR="00612E9B">
        <w:t>Secondly</w:t>
      </w:r>
      <w:r w:rsidR="00947AF5">
        <w:t xml:space="preserve">, dose optimization is used to find </w:t>
      </w:r>
      <w:r w:rsidR="00947AF5">
        <w:lastRenderedPageBreak/>
        <w:t xml:space="preserve">efficacious dose relationships. </w:t>
      </w:r>
      <w:r w:rsidR="00947AF5" w:rsidRPr="002E789B">
        <w:t xml:space="preserve">One review investigating nonpositive P3 trials in TBI argues that the equivocal dose optimization results from preceding P2 trials may have contributed to the P3 result. They suggest that </w:t>
      </w:r>
      <w:r w:rsidR="00570BFF">
        <w:t xml:space="preserve">P2 trials should be used to optimize dose </w:t>
      </w:r>
      <w:r w:rsidR="00947AF5" w:rsidRPr="002E789B">
        <w:t>before progression to P3 to increase the likelihood that the P3 trial is successful.</w:t>
      </w:r>
      <w:r w:rsidR="00947AF5" w:rsidRPr="002E789B">
        <w:fldChar w:fldCharType="begin"/>
      </w:r>
      <w:r w:rsidR="00286C5E">
        <w:instrText xml:space="preserve"> ADDIN ZOTERO_ITEM CSL_CITATION {"citationID":"H8Unqqzs","properties":{"formattedCitation":"\\super 33\\nosupersub{}","plainCitation":"33","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286C5E" w:rsidRPr="00286C5E">
        <w:rPr>
          <w:vertAlign w:val="superscript"/>
        </w:rPr>
        <w:t>33</w:t>
      </w:r>
      <w:r w:rsidR="00947AF5" w:rsidRPr="002E789B">
        <w:fldChar w:fldCharType="end"/>
      </w:r>
    </w:p>
    <w:p w14:paraId="2A04863F" w14:textId="77777777" w:rsidR="00A841BF" w:rsidRPr="00712700" w:rsidRDefault="00A841BF" w:rsidP="00A841BF">
      <w:pPr>
        <w:rPr>
          <w:color w:val="000000" w:themeColor="text1"/>
          <w:u w:val="single"/>
        </w:rPr>
      </w:pPr>
      <w:r w:rsidRPr="00712700">
        <w:rPr>
          <w:color w:val="000000" w:themeColor="text1"/>
          <w:u w:val="single"/>
        </w:rPr>
        <w:t>Efficacy</w:t>
      </w:r>
    </w:p>
    <w:p w14:paraId="0A9EF43C" w14:textId="46FCA6A4" w:rsidR="00A841BF" w:rsidRDefault="00021B8E" w:rsidP="00A841BF">
      <w:pPr>
        <w:ind w:firstLine="360"/>
      </w:pPr>
      <w:r>
        <w:t>In addition to the relationship between dose and efficacy, 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286C5E">
        <w:instrText xml:space="preserve"> ADDIN ZOTERO_ITEM CSL_CITATION {"citationID":"gQM40GVP","properties":{"formattedCitation":"\\super 25,26,36,38\\nosupersub{}","plainCitation":"25,26,36,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286C5E" w:rsidRPr="00286C5E">
        <w:rPr>
          <w:vertAlign w:val="superscript"/>
        </w:rPr>
        <w:t>25,26,36,38</w:t>
      </w:r>
      <w:r w:rsidR="00A841BF" w:rsidRPr="002E789B">
        <w:fldChar w:fldCharType="end"/>
      </w:r>
      <w:r w:rsidR="00A841BF" w:rsidRPr="002E789B">
        <w:t xml:space="preserve"> In these cases, phase 2 trials may </w:t>
      </w:r>
      <w:r w:rsidR="00CA08D3">
        <w:t>use</w:t>
      </w:r>
      <w:r w:rsidR="00A841BF" w:rsidRPr="002E789B">
        <w:t xml:space="preserve"> endpoints that they believe are surrogates for the clinical outcomes</w:t>
      </w:r>
      <w:r w:rsidR="00CA08D3">
        <w:t>.</w:t>
      </w:r>
      <w:r w:rsidR="00A841BF" w:rsidRPr="002E789B">
        <w:t xml:space="preserve"> </w:t>
      </w:r>
      <w:r w:rsidR="00850A89">
        <w:t xml:space="preserve">These </w:t>
      </w:r>
      <w:r w:rsidR="00A841BF" w:rsidRPr="002E789B">
        <w:t xml:space="preserve">surrogate endpoints often </w:t>
      </w:r>
      <w:r w:rsidR="003F0D2A">
        <w:t>have</w:t>
      </w:r>
      <w:r w:rsidR="00A841BF" w:rsidRPr="002E789B">
        <w:t xml:space="preserve"> little evidence that they are sensitive or reliable</w:t>
      </w:r>
      <w:r w:rsidR="00A841BF">
        <w:t xml:space="preserve"> </w:t>
      </w:r>
      <w:r w:rsidR="00A841BF" w:rsidRPr="002E789B">
        <w:fldChar w:fldCharType="begin"/>
      </w:r>
      <w:r w:rsidR="00992C02">
        <w:instrText xml:space="preserve"> ADDIN ZOTERO_ITEM CSL_CITATION {"citationID":"bkWP9dhI","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92C02" w:rsidRPr="00992C02">
        <w:rPr>
          <w:vertAlign w:val="superscript"/>
        </w:rPr>
        <w:t>3,28</w:t>
      </w:r>
      <w:r w:rsidR="00A841BF" w:rsidRPr="002E789B">
        <w:fldChar w:fldCharType="end"/>
      </w:r>
      <w:r w:rsidR="00A841BF">
        <w:t xml:space="preserve"> though</w:t>
      </w:r>
      <w:r w:rsidR="00CA08D3">
        <w:t xml:space="preserve"> they</w:t>
      </w:r>
      <w:r w:rsidR="00A841BF">
        <w:t xml:space="preserve"> </w:t>
      </w:r>
      <w:r w:rsidR="00CA08D3">
        <w:t xml:space="preserve">are </w:t>
      </w:r>
      <w:r w:rsidR="00A841BF">
        <w:t>powerful when validated</w:t>
      </w:r>
      <w:r w:rsidR="008C6BDD">
        <w:t xml:space="preserve"> because of their ability to decrease trial time</w:t>
      </w:r>
      <w:r w:rsidR="00A841BF">
        <w:t>.</w:t>
      </w:r>
      <w:r w:rsidR="00A841BF">
        <w:fldChar w:fldCharType="begin"/>
      </w:r>
      <w:r w:rsidR="00286C5E">
        <w:instrText xml:space="preserve"> ADDIN ZOTERO_ITEM CSL_CITATION {"citationID":"a6u4g9srr","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286C5E" w:rsidRPr="00286C5E">
        <w:rPr>
          <w:vertAlign w:val="superscript"/>
        </w:rPr>
        <w:t>31</w:t>
      </w:r>
      <w:r w:rsidR="00A841BF">
        <w:fldChar w:fldCharType="end"/>
      </w:r>
      <w:r w:rsidR="00A841BF" w:rsidRPr="002E789B">
        <w:t xml:space="preserve"> </w:t>
      </w:r>
      <w:r w:rsidR="000863E0">
        <w:t xml:space="preserve">This is especially prevalent in AD development, where the lack of </w:t>
      </w:r>
      <w:r w:rsidR="00CA08D3">
        <w:t>validated surrogate</w:t>
      </w:r>
      <w:r w:rsidR="000863E0">
        <w:t xml:space="preserve"> biomarker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286C5E">
        <w:instrText xml:space="preserve"> ADDIN ZOTERO_ITEM CSL_CITATION {"citationID":"a21cqi93ivi","properties":{"formattedCitation":"\\super 29\\nosupersub{}","plainCitation":"29","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286C5E" w:rsidRPr="00286C5E">
        <w:rPr>
          <w:vertAlign w:val="superscript"/>
        </w:rPr>
        <w:t>29</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286C5E">
        <w:instrText xml:space="preserve"> ADDIN ZOTERO_ITEM CSL_CITATION {"citationID":"anv13hpp5c","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286C5E" w:rsidRPr="00286C5E">
        <w:rPr>
          <w:vertAlign w:val="superscript"/>
        </w:rPr>
        <w:t>32</w:t>
      </w:r>
      <w:r w:rsidR="008B7857">
        <w:fldChar w:fldCharType="end"/>
      </w:r>
      <w:r w:rsidR="007E1AA4">
        <w:t xml:space="preserve"> and Solanezumab</w:t>
      </w:r>
      <w:r w:rsidR="00570BFF">
        <w:t>.</w:t>
      </w:r>
      <w:r w:rsidR="007E1AA4">
        <w:fldChar w:fldCharType="begin"/>
      </w:r>
      <w:r w:rsidR="00286C5E">
        <w:instrText xml:space="preserve"> ADDIN ZOTERO_ITEM CSL_CITATION {"citationID":"a2dtgjtv47c","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286C5E" w:rsidRPr="00286C5E">
        <w:rPr>
          <w:vertAlign w:val="superscript"/>
        </w:rPr>
        <w:t>22</w:t>
      </w:r>
      <w:r w:rsidR="007E1AA4">
        <w:fldChar w:fldCharType="end"/>
      </w:r>
      <w:r w:rsidR="008B7857">
        <w:t xml:space="preserve"> </w:t>
      </w:r>
    </w:p>
    <w:p w14:paraId="53F8277E" w14:textId="3ADA33A4" w:rsidR="00915521" w:rsidRDefault="00C72332" w:rsidP="00915521">
      <w:pPr>
        <w:ind w:firstLine="360"/>
      </w:pPr>
      <w:r w:rsidRPr="00582832">
        <w:t>Due to these difficulties</w:t>
      </w:r>
      <w:r>
        <w:t xml:space="preserve">, </w:t>
      </w:r>
      <w:r w:rsidR="00F203AB">
        <w:t xml:space="preserve">investigating </w:t>
      </w:r>
      <w:r>
        <w:t xml:space="preserve">clinical efficacy is often not the </w:t>
      </w:r>
      <w:r w:rsidR="00623456">
        <w:t>primary</w:t>
      </w:r>
      <w:r>
        <w:t xml:space="preserve"> goal of P2 trials</w:t>
      </w:r>
      <w:r w:rsidR="00F203AB">
        <w:t xml:space="preserve"> in neurology</w:t>
      </w:r>
      <w:r w:rsidR="00623456">
        <w:t>.</w:t>
      </w:r>
      <w:r>
        <w:fldChar w:fldCharType="begin"/>
      </w:r>
      <w:r w:rsidR="00286C5E">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fldChar w:fldCharType="separate"/>
      </w:r>
      <w:r w:rsidR="00286C5E" w:rsidRPr="00286C5E">
        <w:rPr>
          <w:vertAlign w:val="superscript"/>
        </w:rPr>
        <w:t>25</w:t>
      </w:r>
      <w:r>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 </w:t>
      </w:r>
      <w:r w:rsidR="0077148A">
        <w:t xml:space="preserve">which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biological effect</w:t>
      </w:r>
      <w:r w:rsidR="00623456">
        <w:t>,</w:t>
      </w:r>
      <w:r w:rsidR="003F0D2A" w:rsidRPr="002E789B">
        <w:t xml:space="preserve"> which they 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4A4072">
        <w:instrText xml:space="preserve"> ADDIN ZOTERO_ITEM CSL_CITATION {"citationID":"a1jhk0eubn3","properties":{"formattedCitation":"\\super 39,40\\nosupersub{}","plainCitation":"39,40","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7875E1">
        <w:fldChar w:fldCharType="separate"/>
      </w:r>
      <w:r w:rsidR="004A4072" w:rsidRPr="004A4072">
        <w:rPr>
          <w:vertAlign w:val="superscript"/>
        </w:rPr>
        <w:t>39,40</w:t>
      </w:r>
      <w:r w:rsidR="007875E1">
        <w:fldChar w:fldCharType="end"/>
      </w:r>
      <w:r w:rsidR="007875E1" w:rsidRPr="002E789B">
        <w:t xml:space="preserve"> </w:t>
      </w:r>
      <w:r w:rsidR="00A841BF" w:rsidRPr="002E789B">
        <w:t xml:space="preserve">For example, </w:t>
      </w:r>
      <w:r w:rsidR="00582832">
        <w:t>there have been several P3 trials initiated for treatments in ALS</w:t>
      </w:r>
      <w:r w:rsidR="00582832">
        <w:fldChar w:fldCharType="begin"/>
      </w:r>
      <w:r w:rsidR="00582832">
        <w:instrText xml:space="preserve"> ADDIN ZOTERO_ITEM CSL_CITATION {"citationID":"a12lb7qa1qq","properties":{"formattedCitation":"\\super 41\\nosupersub{}","plainCitation":"4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582832" w:rsidRPr="00286C5E">
        <w:rPr>
          <w:vertAlign w:val="superscript"/>
        </w:rPr>
        <w:t>41</w:t>
      </w:r>
      <w:r w:rsidR="00582832">
        <w:fldChar w:fldCharType="end"/>
      </w:r>
      <w:r w:rsidR="00582832">
        <w:t xml:space="preserve"> and AD</w:t>
      </w:r>
      <w:r w:rsidR="00582832" w:rsidRPr="002E789B">
        <w:fldChar w:fldCharType="begin"/>
      </w:r>
      <w:r w:rsidR="00582832">
        <w:instrText xml:space="preserve"> ADDIN ZOTERO_ITEM CSL_CITATION {"citationID":"a1ne8maa4q","properties":{"formattedCitation":"\\super 42\\nosupersub{}","plainCitation":"4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582832" w:rsidRPr="00286C5E">
        <w:rPr>
          <w:vertAlign w:val="superscript"/>
        </w:rPr>
        <w:t>42</w:t>
      </w:r>
      <w:r w:rsidR="00582832" w:rsidRPr="002E789B">
        <w:fldChar w:fldCharType="end"/>
      </w:r>
      <w:r w:rsidR="00582832">
        <w:t xml:space="preserve"> that did not show </w:t>
      </w:r>
      <w:r w:rsidR="00582832" w:rsidRPr="002E789B">
        <w:t>proof of concept</w:t>
      </w:r>
      <w:r w:rsidR="00582832" w:rsidRPr="00582832">
        <w:t xml:space="preserve"> </w:t>
      </w:r>
      <w:r w:rsidR="00582832">
        <w:t>before initiation that were ultimately non-positive.</w:t>
      </w:r>
      <w:r w:rsidR="00915521">
        <w:t xml:space="preserve"> It is unclear which type of efficacy evidence (proof of concept, surrogate, or clinical) should be collected before P3 trial initiation in neurology. </w:t>
      </w:r>
    </w:p>
    <w:p w14:paraId="31049B11" w14:textId="50313829"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7DC2D4E1" w:rsidR="00A82659" w:rsidRDefault="00A841BF" w:rsidP="00A82659">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determined by </w:t>
      </w:r>
      <w:r w:rsidR="00623456">
        <w:t xml:space="preserve">the </w:t>
      </w:r>
      <w:r w:rsidR="003F7E8D">
        <w:t xml:space="preserve">line of treatment, subgroup disease classification, genetic status, severity, and countless other variables that can impact </w:t>
      </w:r>
      <w:r w:rsidR="00623456">
        <w:t>a patient's outcome</w:t>
      </w:r>
      <w:r w:rsidR="003F7E8D">
        <w:t>.</w:t>
      </w:r>
      <w:r w:rsidR="003F7E8D">
        <w:fldChar w:fldCharType="begin"/>
      </w:r>
      <w:r w:rsidR="00992C02">
        <w:instrText xml:space="preserve"> ADDIN ZOTERO_ITEM CSL_CITATION {"citationID":"acor5ps3rg","properties":{"formattedCitation":"\\super 11,43\\nosupersub{}","plainCitation":"11,4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2C02" w:rsidRPr="00992C02">
        <w:rPr>
          <w:vertAlign w:val="superscript"/>
        </w:rPr>
        <w:t>11,43</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that which has been investigated </w:t>
      </w:r>
      <w:r w:rsidR="00FC0AAC">
        <w:t xml:space="preserve">in P2 trials, which may </w:t>
      </w:r>
      <w:r w:rsidRPr="002E789B">
        <w:t xml:space="preserve">jeopardize the applicability </w:t>
      </w:r>
      <w:r w:rsidR="00623456">
        <w:t xml:space="preserve">of </w:t>
      </w:r>
      <w:r w:rsidRPr="002E789B">
        <w:t>the existing evidence</w:t>
      </w:r>
      <w:r w:rsidR="004B1EED">
        <w:t>, in particular the prior safety evidence</w:t>
      </w:r>
      <w:r w:rsidR="00915521">
        <w:t>.</w:t>
      </w:r>
      <w:r w:rsidRPr="002E789B">
        <w:fldChar w:fldCharType="begin"/>
      </w:r>
      <w:r w:rsidR="00286C5E">
        <w:instrText xml:space="preserve"> ADDIN ZOTERO_ITEM CSL_CITATION {"citationID":"Dk7YxtAM","properties":{"formattedCitation":"\\super 30,34\\nosupersub{}","plainCitation":"30,3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286C5E" w:rsidRPr="00286C5E">
        <w:rPr>
          <w:vertAlign w:val="superscript"/>
        </w:rPr>
        <w:t>30,34</w:t>
      </w:r>
      <w:r w:rsidRPr="002E789B">
        <w:fldChar w:fldCharType="end"/>
      </w:r>
      <w:r w:rsidR="00623456">
        <w:t xml:space="preserve"> However,</w:t>
      </w:r>
      <w:r w:rsidR="00FC0AAC">
        <w:t xml:space="preserve"> t</w:t>
      </w:r>
      <w:r w:rsidRPr="002E789B">
        <w:t xml:space="preserve">his may be necessary to ensure that more patients can benefit from the approval </w:t>
      </w:r>
      <w:r w:rsidR="003F7E8D">
        <w:t>than a restrictive population</w:t>
      </w:r>
      <w:r w:rsidRPr="002E789B">
        <w:t>.</w:t>
      </w:r>
      <w:r w:rsidRPr="002E789B">
        <w:fldChar w:fldCharType="begin"/>
      </w:r>
      <w:r w:rsidR="00286C5E">
        <w:instrText xml:space="preserve"> ADDIN ZOTERO_ITEM CSL_CITATION {"citationID":"0iD3yLWH","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FC0AAC">
        <w:t xml:space="preserve">Alternatively, they 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w:t>
      </w:r>
      <w:r w:rsidR="00915521">
        <w:t>in P2 trials 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286C5E">
        <w:instrText xml:space="preserve"> ADDIN ZOTERO_ITEM CSL_CITATION {"citationID":"a4g9gnnds0","properties":{"formattedCitation":"\\super 13,38\\nosupersub{}","plainCitation":"13,3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286C5E" w:rsidRPr="00286C5E">
        <w:rPr>
          <w:vertAlign w:val="superscript"/>
        </w:rPr>
        <w:t>13,38</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286C5E">
        <w:instrText xml:space="preserve"> ADDIN ZOTERO_ITEM CSL_CITATION {"citationID":"asrnghbjq","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286C5E" w:rsidRPr="00286C5E">
        <w:rPr>
          <w:vertAlign w:val="superscript"/>
        </w:rPr>
        <w:t>22</w:t>
      </w:r>
      <w:r w:rsidR="00FC0AAC" w:rsidRPr="002E789B">
        <w:fldChar w:fldCharType="end"/>
      </w:r>
      <w:r w:rsidR="00FC0AAC">
        <w:t xml:space="preserve"> PMS</w:t>
      </w:r>
      <w:r w:rsidR="00915521">
        <w:t>,</w:t>
      </w:r>
      <w:r w:rsidR="00FC0AAC">
        <w:fldChar w:fldCharType="begin"/>
      </w:r>
      <w:r w:rsidR="00286C5E">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286C5E" w:rsidRPr="00286C5E">
        <w:rPr>
          <w:vertAlign w:val="superscript"/>
        </w:rPr>
        <w:t>26</w:t>
      </w:r>
      <w:r w:rsidR="00FC0AAC">
        <w:fldChar w:fldCharType="end"/>
      </w:r>
      <w:r w:rsidR="00FC0AAC" w:rsidRPr="002E789B">
        <w:t xml:space="preserve"> and AD</w:t>
      </w:r>
      <w:r w:rsidR="00FC0AAC">
        <w:t>.</w:t>
      </w:r>
      <w:r w:rsidR="00FC0AAC" w:rsidRPr="002E789B">
        <w:fldChar w:fldCharType="begin"/>
      </w:r>
      <w:r w:rsidR="00286C5E">
        <w:instrText xml:space="preserve"> ADDIN ZOTERO_ITEM CSL_CITATION {"citationID":"aipi4aed72","properties":{"formattedCitation":"\\super 22,38\\nosupersub{}","plainCitation":"22,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286C5E" w:rsidRPr="00286C5E">
        <w:rPr>
          <w:vertAlign w:val="superscript"/>
        </w:rPr>
        <w:t>22,38</w:t>
      </w:r>
      <w:r w:rsidR="00FC0AAC" w:rsidRPr="002E789B">
        <w:fldChar w:fldCharType="end"/>
      </w:r>
      <w:r w:rsidR="00FC0AAC">
        <w:t xml:space="preserve"> </w:t>
      </w:r>
    </w:p>
    <w:p w14:paraId="4C7CA676" w14:textId="4A44DCD5" w:rsidR="00915521" w:rsidRDefault="008B5D00" w:rsidP="00915521">
      <w:pPr>
        <w:ind w:firstLine="360"/>
      </w:pPr>
      <w:r>
        <w:t>Together, this information can help us gain knowledge on the “intervention ensemble”, the package of variables surrounding the treatment that</w:t>
      </w:r>
      <w:r w:rsidR="00266B3D">
        <w:t xml:space="preserve"> must be researched to</w:t>
      </w:r>
      <w:r>
        <w:t xml:space="preserve"> make it clinically meaningful.</w:t>
      </w:r>
      <w:r>
        <w:fldChar w:fldCharType="begin"/>
      </w:r>
      <w:r w:rsidR="00992C02">
        <w:instrText xml:space="preserve"> ADDIN ZOTERO_ITEM CSL_CITATION {"citationID":"aqeknpiefa","properties":{"formattedCitation":"\\super 44\\nosupersub{}","plainCitation":"44","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992C02" w:rsidRPr="00992C02">
        <w:rPr>
          <w:vertAlign w:val="superscript"/>
        </w:rPr>
        <w:t>44</w:t>
      </w:r>
      <w:r>
        <w:fldChar w:fldCharType="end"/>
      </w:r>
      <w:r>
        <w:t xml:space="preserve"> </w:t>
      </w:r>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4A4072">
        <w:instrText xml:space="preserve"> ADDIN ZOTERO_ITEM CSL_CITATION {"citationID":"a622h4mhdi","properties":{"formattedCitation":"\\super 11,40\\nosupersub{}","plainCitation":"11,4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4A4072" w:rsidRPr="004A4072">
        <w:rPr>
          <w:vertAlign w:val="superscript"/>
        </w:rPr>
        <w:t>11,40</w:t>
      </w:r>
      <w:r w:rsidR="00D845EA">
        <w:fldChar w:fldCharType="end"/>
      </w:r>
      <w:r w:rsidR="00D845EA">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286C5E">
        <w:instrText xml:space="preserve"> ADDIN ZOTERO_ITEM CSL_CITATION {"citationID":"FgfUD3eR","properties":{"formattedCitation":"\\super 26,38\\nosupersub{}","plainCitation":"26,3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286C5E" w:rsidRPr="00286C5E">
        <w:rPr>
          <w:vertAlign w:val="superscript"/>
        </w:rPr>
        <w:t>26,38</w:t>
      </w:r>
      <w:r w:rsidR="00FC743E" w:rsidRPr="002E789B">
        <w:fldChar w:fldCharType="end"/>
      </w:r>
      <w:r w:rsidR="002579E1">
        <w:t xml:space="preserve"> </w:t>
      </w:r>
      <w:r w:rsidR="00D845EA">
        <w:t xml:space="preserve">For </w:t>
      </w:r>
      <w:r w:rsidR="007F327C">
        <w:t>treatments</w:t>
      </w:r>
      <w:r w:rsidR="00D845EA">
        <w:t xml:space="preserve"> that are found not to be safe or to have efficacy (however it is defined) in the population of interest, they are an </w:t>
      </w:r>
      <w:r w:rsidR="00D845EA">
        <w:lastRenderedPageBreak/>
        <w:t xml:space="preserve">important step to stop further investment. For drugs that they find to be successful, per a predefined threshold, they can be used as supportive evidence to design the </w:t>
      </w:r>
      <w:r w:rsidR="007F327C">
        <w:t>subsequent</w:t>
      </w:r>
      <w:r w:rsidR="00D845EA">
        <w:t xml:space="preserve"> trials.</w:t>
      </w:r>
    </w:p>
    <w:p w14:paraId="3707F731" w14:textId="5162CC7C" w:rsidR="00873C8C" w:rsidRDefault="00873C8C" w:rsidP="00873C8C">
      <w:pPr>
        <w:ind w:firstLine="360"/>
      </w:pPr>
      <w:r>
        <w:t xml:space="preserve">In addition, sometimes P3 trials are initiated after finding a nonpositive result on a primary efficacy endpoint in a P2 trial. In these case, P3 trial designers will </w:t>
      </w:r>
      <w:r w:rsidRPr="002E789B">
        <w:t>likely learn from other aspects of the P2 trial</w:t>
      </w:r>
      <w:r>
        <w:t xml:space="preserve"> such as information to help optimize the dose and population</w:t>
      </w:r>
      <w:r w:rsidRPr="002E789B">
        <w:t xml:space="preserve">. </w:t>
      </w:r>
      <w:r>
        <w:t>On the other hand</w:t>
      </w:r>
      <w:r w:rsidRPr="002E789B">
        <w:t>, a non</w:t>
      </w:r>
      <w:r>
        <w:t>-</w:t>
      </w:r>
      <w:r w:rsidRPr="002E789B">
        <w:t xml:space="preserve">positive result could </w:t>
      </w:r>
      <w:r>
        <w:t>have been</w:t>
      </w:r>
      <w:r w:rsidRPr="002E789B">
        <w:t xml:space="preserve"> used to decide to cease </w:t>
      </w:r>
      <w:r>
        <w:t xml:space="preserve">the </w:t>
      </w:r>
      <w:r w:rsidRPr="002E789B">
        <w:t xml:space="preserve">development of that treatment option </w:t>
      </w:r>
      <w:r>
        <w:t>because they have been given reason to believe that it may not be efficacious (a no-go signal).</w:t>
      </w:r>
    </w:p>
    <w:p w14:paraId="2D9805F7" w14:textId="44AE8E6C" w:rsidR="00FA79F1" w:rsidRDefault="00915521" w:rsidP="00873C8C">
      <w:pPr>
        <w:ind w:firstLine="360"/>
      </w:pPr>
      <w:r w:rsidRPr="00915521">
        <w:t xml:space="preserve"> </w:t>
      </w:r>
      <w:r w:rsidR="00D845EA">
        <w:t>It is unclear how much evidence is needed to make these decisions</w:t>
      </w:r>
      <w:r w:rsidR="00873C8C">
        <w:t>. 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992C02">
        <w:instrText xml:space="preserve"> ADDIN ZOTERO_ITEM CSL_CITATION {"citationID":"jCkjbxpI","properties":{"formattedCitation":"\\super 45\\nosupersub{}","plainCitation":"45","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992C02" w:rsidRPr="00992C02">
        <w:rPr>
          <w:vertAlign w:val="superscript"/>
        </w:rPr>
        <w:t>45</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286C5E">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286C5E" w:rsidRPr="00286C5E">
        <w:rPr>
          <w:vertAlign w:val="superscript"/>
        </w:rPr>
        <w:t>25</w:t>
      </w:r>
      <w:r w:rsidR="00585A05">
        <w:fldChar w:fldCharType="end"/>
      </w:r>
      <w:r w:rsidR="00585A05">
        <w:t>, PMS</w:t>
      </w:r>
      <w:r w:rsidR="00585A05">
        <w:fldChar w:fldCharType="begin"/>
      </w:r>
      <w:r w:rsidR="00286C5E">
        <w:instrText xml:space="preserve"> ADDIN ZOTERO_ITEM CSL_CITATION {"citationID":"adhh6fdcgi","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286C5E" w:rsidRPr="00286C5E">
        <w:rPr>
          <w:vertAlign w:val="superscript"/>
        </w:rPr>
        <w:t>26</w:t>
      </w:r>
      <w:r w:rsidR="00585A05">
        <w:fldChar w:fldCharType="end"/>
      </w:r>
      <w:r w:rsidR="00585A05">
        <w:t>, and</w:t>
      </w:r>
      <w:r w:rsidR="00585A05" w:rsidRPr="002E789B">
        <w:t xml:space="preserve"> AD</w:t>
      </w:r>
      <w:r w:rsidR="00585A05">
        <w:fldChar w:fldCharType="begin"/>
      </w:r>
      <w:r w:rsidR="00286C5E">
        <w:instrText xml:space="preserve"> ADDIN ZOTERO_ITEM CSL_CITATION {"citationID":"aefqu56rne","properties":{"formattedCitation":"\\super 38\\nosupersub{}","plainCitation":"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286C5E" w:rsidRPr="00286C5E">
        <w:rPr>
          <w:vertAlign w:val="superscript"/>
        </w:rPr>
        <w:t>38</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p>
    <w:p w14:paraId="59C9AA56" w14:textId="01453CE5" w:rsidR="00585A05" w:rsidRDefault="00585A05" w:rsidP="00585A05">
      <w:pPr>
        <w:ind w:firstLine="360"/>
      </w:pPr>
      <w:r>
        <w:t xml:space="preserve"> </w:t>
      </w:r>
      <w:r w:rsidR="00915521">
        <w:t>Transition…</w:t>
      </w:r>
    </w:p>
    <w:p w14:paraId="2FFB1F72" w14:textId="250F7C83" w:rsidR="00A906A5" w:rsidRPr="008B5D00" w:rsidRDefault="00F203AB" w:rsidP="008B5D00">
      <w:pPr>
        <w:spacing w:after="30"/>
        <w:rPr>
          <w:b/>
          <w:bCs/>
        </w:rPr>
      </w:pPr>
      <w:r w:rsidRPr="00F203AB">
        <w:rPr>
          <w:b/>
          <w:bCs/>
        </w:rPr>
        <w:t>Impact of bypassing P2 trials on the research trajectory</w:t>
      </w:r>
    </w:p>
    <w:p w14:paraId="18A4BB03" w14:textId="00C11D56" w:rsidR="00FA79F1" w:rsidRPr="00FA79F1" w:rsidRDefault="00A906A5" w:rsidP="00FA79F1">
      <w:pPr>
        <w:ind w:firstLine="360"/>
      </w:pPr>
      <w:r>
        <w:t>T</w:t>
      </w:r>
      <w:r w:rsidR="00FA79F1">
        <w:t xml:space="preserve">he decision to move into </w:t>
      </w:r>
      <w:r w:rsidR="007F327C">
        <w:t>a P3 trial</w:t>
      </w:r>
      <w:r w:rsidR="00FA79F1">
        <w:t xml:space="preserve"> and 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w:t>
      </w:r>
      <w:commentRangeStart w:id="2"/>
      <w:r w:rsidR="0038415B">
        <w:t>trial.</w:t>
      </w:r>
      <w:commentRangeEnd w:id="2"/>
      <w:r w:rsidR="00DA7AA3">
        <w:rPr>
          <w:rStyle w:val="CommentReference"/>
        </w:rPr>
        <w:commentReference w:id="2"/>
      </w:r>
    </w:p>
    <w:p w14:paraId="7E81442B" w14:textId="07C1E7C7" w:rsidR="00FA79F1" w:rsidRDefault="00FA79F1" w:rsidP="00F203AB">
      <w:pPr>
        <w:spacing w:after="30"/>
        <w:rPr>
          <w:u w:val="single"/>
        </w:rPr>
      </w:pPr>
      <w:r w:rsidRPr="00FA79F1">
        <w:rPr>
          <w:u w:val="single"/>
        </w:rPr>
        <w:t>Efficiency</w:t>
      </w:r>
    </w:p>
    <w:p w14:paraId="1C22DA70" w14:textId="75EFDB1A" w:rsidR="0000324F" w:rsidRPr="00A906A5" w:rsidRDefault="00A906A5" w:rsidP="00A906A5">
      <w:pPr>
        <w:ind w:firstLine="360"/>
      </w:pPr>
      <w:r>
        <w:t>Finding out that a treatment does not work is not a “failure</w:t>
      </w:r>
      <w:r w:rsidR="00DA7AA3">
        <w:t>”,</w:t>
      </w:r>
      <w:r>
        <w:t xml:space="preserve"> but rather a powerful tool to learn more about a disease and treatment target.</w:t>
      </w:r>
      <w:r>
        <w:fldChar w:fldCharType="begin"/>
      </w:r>
      <w:r w:rsidR="00992C02">
        <w:instrText xml:space="preserve"> ADDIN ZOTERO_ITEM CSL_CITATION {"citationID":"aqd0sgvhiu","properties":{"formattedCitation":"\\super 46\\nosupersub{}","plainCitation":"46","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fldChar w:fldCharType="separate"/>
      </w:r>
      <w:r w:rsidR="00992C02" w:rsidRPr="00992C02">
        <w:rPr>
          <w:vertAlign w:val="superscript"/>
        </w:rPr>
        <w:t>46</w:t>
      </w:r>
      <w:r>
        <w:fldChar w:fldCharType="end"/>
      </w:r>
      <w:r>
        <w:t xml:space="preserve"> However, in cases </w:t>
      </w:r>
      <w:r w:rsidRPr="002E789B">
        <w:t>where these phase 3 trials skipped earlier efficacy trials</w:t>
      </w:r>
      <w:r>
        <w:t>,</w:t>
      </w:r>
      <w:r w:rsidRPr="002E789B">
        <w:t xml:space="preserve"> the </w:t>
      </w:r>
      <w:r>
        <w:t xml:space="preserve">cost, time and number of patients may have been limited if the treatment was found to not work in a P2 trial. </w:t>
      </w:r>
      <w:r w:rsidR="0000324F" w:rsidRPr="002E789B">
        <w:rPr>
          <w:color w:val="000000" w:themeColor="text1"/>
        </w:rPr>
        <w:t xml:space="preserve">Rubenstein et al.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992C02">
        <w:rPr>
          <w:color w:val="000000" w:themeColor="text1"/>
        </w:rPr>
        <w:instrText xml:space="preserve"> ADDIN ZOTERO_ITEM CSL_CITATION {"citationID":"1OJiB3EJ","properties":{"formattedCitation":"\\super 47\\nosupersub{}","plainCitation":"4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992C02" w:rsidRPr="00992C02">
        <w:rPr>
          <w:color w:val="000000"/>
          <w:vertAlign w:val="superscript"/>
        </w:rPr>
        <w:t>47</w:t>
      </w:r>
      <w:r w:rsidR="0000324F" w:rsidRPr="002E789B">
        <w:rPr>
          <w:color w:val="000000" w:themeColor="text1"/>
        </w:rPr>
        <w:fldChar w:fldCharType="end"/>
      </w:r>
      <w:r w:rsidR="0000324F" w:rsidRPr="002E789B">
        <w:rPr>
          <w:color w:val="000000" w:themeColor="text1"/>
        </w:rPr>
        <w:t xml:space="preserve"> Unfortunately, this is not the case in the real world.</w:t>
      </w:r>
      <w:r w:rsidRPr="00A906A5">
        <w:t xml:space="preserve"> </w:t>
      </w:r>
    </w:p>
    <w:p w14:paraId="32BA0712" w14:textId="54B983D0"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 xml:space="preserve">lthough it is hard to estimate </w:t>
      </w:r>
      <w:r w:rsidR="007F327C">
        <w:t xml:space="preserve">the </w:t>
      </w:r>
      <w:r w:rsidR="00A82659" w:rsidRPr="002E789B">
        <w:t>average costs of different phase trials because reporting of such is weak</w:t>
      </w:r>
      <w:r>
        <w:t>,</w:t>
      </w:r>
      <w:r w:rsidR="00A82659" w:rsidRPr="002E789B">
        <w:fldChar w:fldCharType="begin"/>
      </w:r>
      <w:r w:rsidR="00992C02">
        <w:instrText xml:space="preserve"> ADDIN ZOTERO_ITEM CSL_CITATION {"citationID":"a1mer7m7okb","properties":{"formattedCitation":"\\super 48\\nosupersub{}","plainCitation":"4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992C02" w:rsidRPr="00992C02">
        <w:rPr>
          <w:vertAlign w:val="superscript"/>
        </w:rPr>
        <w:t>48</w:t>
      </w:r>
      <w:r w:rsidR="00A82659" w:rsidRPr="002E789B">
        <w:fldChar w:fldCharType="end"/>
      </w:r>
      <w:r w:rsidR="00A82659" w:rsidRPr="002E789B">
        <w:t xml:space="preserve"> one paper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992C02">
        <w:instrText xml:space="preserve"> ADDIN ZOTERO_ITEM CSL_CITATION {"citationID":"a29uh1hnjoc","properties":{"formattedCitation":"\\super 49\\nosupersub{}","plainCitation":"4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992C02" w:rsidRPr="00992C02">
        <w:rPr>
          <w:vertAlign w:val="superscript"/>
        </w:rPr>
        <w:t>49</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they could have found with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it can be unclear if this is due to ineffective drugs or the lack of evidence used to shape the P3 trial, potentially requiring more testing and adding to the cost and time to </w:t>
      </w:r>
      <w:r w:rsidR="007F327C">
        <w:t>develop a new drug</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23B52AED"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B07780">
        <w:t xml:space="preserve"> because p</w:t>
      </w:r>
      <w:r w:rsidR="00B07780" w:rsidRPr="002E789B">
        <w:t>articipating in clinical trials is not without its costs</w:t>
      </w:r>
      <w:r w:rsidR="00DA7AA3">
        <w:t xml:space="preserve"> and burdens</w:t>
      </w:r>
      <w:r w:rsidR="00B07780" w:rsidRPr="002E789B">
        <w:t xml:space="preserve"> for patients.</w:t>
      </w:r>
      <w:r w:rsidR="00B07780" w:rsidRPr="002E789B">
        <w:fldChar w:fldCharType="begin"/>
      </w:r>
      <w:r w:rsidR="00992C02">
        <w:instrText xml:space="preserve"> ADDIN ZOTERO_ITEM CSL_CITATION {"citationID":"akrfrpfl20","properties":{"formattedCitation":"\\super 50\\nosupersub{}","plainCitation":"5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992C02" w:rsidRPr="00992C02">
        <w:rPr>
          <w:vertAlign w:val="superscript"/>
        </w:rPr>
        <w:t>50</w:t>
      </w:r>
      <w:r w:rsidR="00B07780" w:rsidRPr="002E789B">
        <w:fldChar w:fldCharType="end"/>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or the number of hours they contribute of their time</w:t>
      </w:r>
      <w:r w:rsidR="007F327C">
        <w:t xml:space="preserve">. Still, </w:t>
      </w:r>
      <w:r w:rsidR="00DA7AA3">
        <w:t>a P</w:t>
      </w:r>
      <w:r w:rsidR="00A841BF" w:rsidRPr="002E789B">
        <w:t xml:space="preserve">3 trial will likely </w:t>
      </w:r>
      <w:r>
        <w:t>use greater amounts of both resources</w:t>
      </w:r>
      <w:r w:rsidR="00A841BF" w:rsidRPr="002E789B">
        <w:t>. 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992C02">
        <w:instrText xml:space="preserve"> ADDIN ZOTERO_ITEM CSL_CITATION {"citationID":"ahhbpa4e7c","properties":{"formattedCitation":"\\super 51\\uc0\\u8211{}53\\nosupersub{}","plainCitation":"51–5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992C02" w:rsidRPr="00992C02">
        <w:rPr>
          <w:vertAlign w:val="superscript"/>
        </w:rPr>
        <w:t>51–53</w:t>
      </w:r>
      <w:r w:rsidR="00A841BF" w:rsidRPr="002E789B">
        <w:fldChar w:fldCharType="end"/>
      </w:r>
      <w:r w:rsidR="00A841BF" w:rsidRPr="002E789B">
        <w:t xml:space="preserve"> </w:t>
      </w:r>
      <w:r w:rsidR="007F327C">
        <w:t>O</w:t>
      </w:r>
      <w:r w:rsidR="00A841BF" w:rsidRPr="002E789B">
        <w:t xml:space="preserve">ne </w:t>
      </w:r>
      <w:r w:rsidR="007F327C">
        <w:t xml:space="preserve">found that 10% of living </w:t>
      </w:r>
      <w:r w:rsidR="007F327C">
        <w:lastRenderedPageBreak/>
        <w:t>days involved</w:t>
      </w:r>
      <w:r w:rsidR="00A841BF" w:rsidRPr="002E789B">
        <w:t xml:space="preserve"> seeking care</w:t>
      </w:r>
      <w:r w:rsidR="00DA7AA3">
        <w:t xml:space="preserve"> for cancer patients</w:t>
      </w:r>
      <w:r w:rsidR="00A841BF" w:rsidRPr="002E789B">
        <w:t>.</w:t>
      </w:r>
      <w:r w:rsidR="00DA7AA3">
        <w:fldChar w:fldCharType="begin"/>
      </w:r>
      <w:r w:rsidR="00992C02">
        <w:instrText xml:space="preserve"> ADDIN ZOTERO_ITEM CSL_CITATION {"citationID":"a2gn77juirc","properties":{"formattedCitation":"\\super 53\\nosupersub{}","plainCitation":"53","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992C02" w:rsidRPr="00992C02">
        <w:rPr>
          <w:vertAlign w:val="superscript"/>
        </w:rPr>
        <w:t>53</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patients who are made vulnerable by their conditions, should be optimized to have the greatest possible return on investment</w:t>
      </w:r>
      <w:r w:rsidR="006F7F01">
        <w:t>.</w:t>
      </w:r>
    </w:p>
    <w:p w14:paraId="28960BBD" w14:textId="25DA6DE2"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77777777" w:rsidR="006C340D" w:rsidRDefault="00CF0805" w:rsidP="00B07780">
      <w:pPr>
        <w:spacing w:after="30"/>
        <w:ind w:firstLine="720"/>
      </w:pPr>
      <w:r>
        <w:t>In addition</w:t>
      </w:r>
      <w:r w:rsidR="005D53BE">
        <w:t xml:space="preserve"> to designing efficient research trajectories</w:t>
      </w:r>
      <w:r>
        <w:t xml:space="preserve">, it is </w:t>
      </w:r>
      <w:r w:rsidR="007F327C">
        <w:t>essential</w:t>
      </w:r>
      <w:r>
        <w:t xml:space="preserve"> to consider </w:t>
      </w:r>
      <w:r w:rsidRPr="002E789B">
        <w:t xml:space="preserve">how bypassing a P2 trial </w:t>
      </w:r>
      <w:r w:rsidR="007F327C">
        <w:t>impacts</w:t>
      </w:r>
      <w:r w:rsidRPr="002E789B">
        <w:t xml:space="preserve"> the risks and benefits afforded to patients who participate in these P3 trials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214076A4"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A63B60">
        <w:rPr>
          <w:color w:val="000000" w:themeColor="text1"/>
        </w:rPr>
        <w:t xml:space="preserve">There are two tenets of </w:t>
      </w:r>
      <w:r>
        <w:rPr>
          <w:color w:val="000000" w:themeColor="text1"/>
        </w:rPr>
        <w:t xml:space="preserve">clinical </w:t>
      </w:r>
      <w:r w:rsidR="00A63B60">
        <w:rPr>
          <w:color w:val="000000" w:themeColor="text1"/>
        </w:rPr>
        <w:t>equipoise</w:t>
      </w:r>
      <w:r w:rsidR="006C340D">
        <w:rPr>
          <w:color w:val="000000" w:themeColor="text1"/>
        </w:rPr>
        <w:t xml:space="preserve"> that he argued must be fulfilled to justify randomizing patients in a clinical tri</w:t>
      </w:r>
      <w:r w:rsidR="00EE6D3D">
        <w:rPr>
          <w:color w:val="000000" w:themeColor="text1"/>
        </w:rPr>
        <w:t>al</w:t>
      </w:r>
      <w:r w:rsidR="00C45ACD">
        <w:rPr>
          <w:color w:val="000000" w:themeColor="text1"/>
        </w:rPr>
        <w:t xml:space="preserve"> rather than providing them with 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992C02">
        <w:rPr>
          <w:color w:val="000000" w:themeColor="text1"/>
        </w:rPr>
        <w:instrText xml:space="preserve"> ADDIN ZOTERO_ITEM CSL_CITATION {"citationID":"ap8ijtf88a","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92C02" w:rsidRPr="00992C02">
        <w:rPr>
          <w:color w:val="000000"/>
          <w:vertAlign w:val="superscript"/>
        </w:rPr>
        <w:t>54</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310C675C"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6C340D">
        <w:rPr>
          <w:color w:val="000000"/>
        </w:rPr>
        <w:t xml:space="preserve">it is possible that </w:t>
      </w:r>
      <w:r>
        <w:rPr>
          <w:color w:val="000000"/>
        </w:rPr>
        <w:t>the experimental arm will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Pr>
          <w:color w:val="000000"/>
        </w:rPr>
        <w:t xml:space="preserve"> </w:t>
      </w:r>
      <w:r w:rsidRPr="009B24DD">
        <w:rPr>
          <w:color w:val="000000"/>
        </w:rPr>
        <w:t>(because of this lower level of evidenc</w:t>
      </w:r>
      <w:commentRangeStart w:id="3"/>
      <w:commentRangeStart w:id="4"/>
      <w:r w:rsidRPr="009B24DD">
        <w:rPr>
          <w:color w:val="000000"/>
        </w:rPr>
        <w:t>e).</w:t>
      </w:r>
      <w:r>
        <w:rPr>
          <w:color w:val="000000"/>
        </w:rPr>
        <w:t xml:space="preserve"> </w:t>
      </w:r>
      <w:commentRangeEnd w:id="3"/>
      <w:r>
        <w:rPr>
          <w:rStyle w:val="CommentReference"/>
          <w:rFonts w:asciiTheme="minorHAnsi" w:eastAsiaTheme="minorHAnsi" w:hAnsiTheme="minorHAnsi" w:cstheme="minorBidi"/>
        </w:rPr>
        <w:commentReference w:id="3"/>
      </w:r>
      <w:commentRangeEnd w:id="4"/>
      <w:r w:rsidR="003247A1">
        <w:rPr>
          <w:rStyle w:val="CommentReference"/>
        </w:rPr>
        <w:commentReference w:id="4"/>
      </w:r>
      <w:r>
        <w:rPr>
          <w:color w:val="000000"/>
        </w:rPr>
        <w:t xml:space="preserve">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206433">
        <w:t>O</w:t>
      </w:r>
      <w:r w:rsidR="002579E1" w:rsidRPr="002E789B">
        <w:t xml:space="preserve">ur paper in oncologic drug development found that those trials that </w:t>
      </w:r>
      <w:r w:rsidR="00EE6D3D">
        <w:t>were</w:t>
      </w:r>
      <w:r w:rsidR="002579E1" w:rsidRPr="002E789B">
        <w:t xml:space="preserve"> not supported by P2 trials </w:t>
      </w:r>
      <w:r w:rsidR="00EE6D3D">
        <w:t>had</w:t>
      </w:r>
      <w:r w:rsidR="002579E1" w:rsidRPr="002E789B">
        <w:t xml:space="preserve"> significantly worse survival outcomes</w:t>
      </w:r>
      <w:r w:rsidR="006C340D">
        <w:t>.</w:t>
      </w:r>
    </w:p>
    <w:p w14:paraId="5BFCE8F3" w14:textId="195E8194" w:rsidR="00A36923" w:rsidRDefault="00A63B60" w:rsidP="00A36923">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may have </w:t>
      </w:r>
      <w:r w:rsidR="00206433">
        <w:rPr>
          <w:color w:val="000000"/>
        </w:rPr>
        <w:t>a lower capability</w:t>
      </w:r>
      <w:r w:rsidRPr="00A63B60">
        <w:rPr>
          <w:color w:val="000000"/>
        </w:rPr>
        <w:t xml:space="preserve"> to change expert opinion</w:t>
      </w:r>
      <w:r w:rsidR="00206433">
        <w:rPr>
          <w:color w:val="000000"/>
        </w:rPr>
        <w:t>. This</w:t>
      </w:r>
      <w:r w:rsidRPr="00A63B60">
        <w:rPr>
          <w:color w:val="000000"/>
        </w:rPr>
        <w:t xml:space="preserve"> because </w:t>
      </w:r>
      <w:r w:rsidR="00206433">
        <w:rPr>
          <w:color w:val="000000"/>
        </w:rPr>
        <w:t>the non-positive result</w:t>
      </w:r>
      <w:r w:rsidRPr="00A63B60">
        <w:rPr>
          <w:color w:val="000000"/>
        </w:rPr>
        <w:t xml:space="preserve"> could have been </w:t>
      </w:r>
      <w:r w:rsidR="00206433">
        <w:rPr>
          <w:color w:val="000000"/>
        </w:rPr>
        <w:t xml:space="preserve">due to </w:t>
      </w:r>
      <w:r w:rsidRPr="00A63B60">
        <w:rPr>
          <w:color w:val="000000"/>
        </w:rPr>
        <w:t xml:space="preserve">a dose </w:t>
      </w:r>
      <w:r w:rsidR="00413778">
        <w:rPr>
          <w:color w:val="000000"/>
        </w:rPr>
        <w:t xml:space="preserve">or population </w:t>
      </w:r>
      <w:r w:rsidRPr="00A63B60">
        <w:rPr>
          <w:color w:val="000000"/>
        </w:rPr>
        <w:t xml:space="preserve">issue that could have </w:t>
      </w:r>
      <w:r w:rsidR="006A2635">
        <w:rPr>
          <w:color w:val="000000"/>
        </w:rPr>
        <w:t xml:space="preserve">been </w:t>
      </w:r>
      <w:r w:rsidRPr="00A63B60">
        <w:rPr>
          <w:color w:val="000000"/>
        </w:rPr>
        <w:t>found in a P2.</w:t>
      </w:r>
      <w:r>
        <w:rPr>
          <w:color w:val="000000"/>
        </w:rPr>
        <w:t xml:space="preserve"> One review of go/no go decisions in CNS development said it well</w:t>
      </w:r>
      <w:r w:rsidR="00CF52D4">
        <w:rPr>
          <w:color w:val="000000"/>
        </w:rPr>
        <w:t xml:space="preserve">: </w:t>
      </w:r>
      <w:r>
        <w:rPr>
          <w:color w:val="000000"/>
        </w:rPr>
        <w:t xml:space="preserve">“from a scientific perspective, it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4A4072">
        <w:rPr>
          <w:color w:val="000000"/>
        </w:rPr>
        <w:instrText xml:space="preserve"> ADDIN ZOTERO_ITEM CSL_CITATION {"citationID":"a2ehdf7akk0","properties":{"formattedCitation":"\\super 40\\nosupersub{}","plainCitation":"40","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4A4072" w:rsidRPr="004A4072">
        <w:rPr>
          <w:color w:val="000000"/>
          <w:vertAlign w:val="superscript"/>
        </w:rPr>
        <w:t>40</w:t>
      </w:r>
      <w:r>
        <w:rPr>
          <w:color w:val="000000"/>
        </w:rPr>
        <w:fldChar w:fldCharType="end"/>
      </w:r>
      <w:r w:rsidR="00CF52D4">
        <w:rPr>
          <w:color w:val="000000"/>
        </w:rPr>
        <w:t xml:space="preserve"> </w:t>
      </w:r>
    </w:p>
    <w:p w14:paraId="531FC14C" w14:textId="77777777" w:rsidR="008B5D00" w:rsidRDefault="008B5D00" w:rsidP="00A36923">
      <w:pPr>
        <w:spacing w:after="30"/>
        <w:ind w:firstLine="720"/>
        <w:rPr>
          <w:color w:val="000000"/>
        </w:rPr>
      </w:pP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2E9B1C57" w:rsidR="00265EAC" w:rsidRPr="00265EAC" w:rsidRDefault="00265EAC" w:rsidP="0089503B">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A84EA4">
        <w:rPr>
          <w:color w:val="000000" w:themeColor="text1"/>
        </w:rPr>
        <w:t>…</w:t>
      </w:r>
    </w:p>
    <w:p w14:paraId="7617D1FC" w14:textId="05C0C8FE" w:rsidR="004F7A61" w:rsidRDefault="004F7A61" w:rsidP="004F7A61">
      <w:r>
        <w:tab/>
        <w:t>It should be noted that neurological disorders are not a monolith.</w:t>
      </w:r>
      <w:r w:rsidRPr="00AC0276">
        <w:t xml:space="preserve"> </w:t>
      </w:r>
      <w:r>
        <w:t>While nearly all AD drugs have failed</w:t>
      </w:r>
      <w:r w:rsidR="006A2635">
        <w:t>,</w:t>
      </w:r>
      <w:r>
        <w:fldChar w:fldCharType="begin"/>
      </w:r>
      <w:r w:rsidR="00992C02">
        <w: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992C02" w:rsidRPr="00992C02">
        <w:rPr>
          <w:vertAlign w:val="superscript"/>
        </w:rPr>
        <w:t>55</w:t>
      </w:r>
      <w:r>
        <w:fldChar w:fldCharType="end"/>
      </w:r>
      <w:r>
        <w:t xml:space="preserve"> other neurological </w:t>
      </w:r>
      <w:r w:rsidR="006A2635">
        <w:t>diseases</w:t>
      </w:r>
      <w:r>
        <w:t xml:space="preserve"> such as MS and migraine have several classes of </w:t>
      </w:r>
      <w:r w:rsidR="006A2635">
        <w:t>medications</w:t>
      </w:r>
      <w:r>
        <w:t xml:space="preserve"> that make clinical differences. Stroke and TBI </w:t>
      </w:r>
      <w:r w:rsidR="009D5A37">
        <w:t xml:space="preserve">for example </w:t>
      </w:r>
      <w:r>
        <w:t xml:space="preserve">have one successful </w:t>
      </w:r>
      <w:r w:rsidR="009D5A37">
        <w:t>treatment</w:t>
      </w:r>
      <w:r w:rsidR="006A2635">
        <w:t>.</w:t>
      </w:r>
      <w:r>
        <w:fldChar w:fldCharType="begin"/>
      </w:r>
      <w:r w:rsidR="00992C02">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fldChar w:fldCharType="separate"/>
      </w:r>
      <w:r w:rsidR="00992C02" w:rsidRPr="00992C02">
        <w:rPr>
          <w:vertAlign w:val="superscript"/>
        </w:rPr>
        <w:t>3</w:t>
      </w:r>
      <w:r>
        <w:fldChar w:fldCharType="end"/>
      </w:r>
      <w:r>
        <w:t xml:space="preserve"> There may be </w:t>
      </w:r>
      <w:r w:rsidR="006A2635">
        <w:t xml:space="preserve">a </w:t>
      </w:r>
      <w:r>
        <w:t>difference in the rate of bypass in these areas because speed may have a different amount of influence on drug development in areas with established standards of care.</w:t>
      </w:r>
    </w:p>
    <w:p w14:paraId="093E58EC" w14:textId="51576CB9" w:rsidR="00ED4AE0" w:rsidRDefault="00265EAC" w:rsidP="00A841BF">
      <w:pPr>
        <w:spacing w:after="30"/>
        <w:rPr>
          <w:color w:val="000000" w:themeColor="text1"/>
        </w:rPr>
      </w:pPr>
      <w:r>
        <w:tab/>
      </w:r>
      <w:r>
        <w:rPr>
          <w:color w:val="000000" w:themeColor="text1"/>
        </w:rPr>
        <w:t>There are a few methods for adapting the drug development trajectory</w:t>
      </w:r>
      <w:r w:rsidR="009D5A37">
        <w:rPr>
          <w:color w:val="000000" w:themeColor="text1"/>
        </w:rPr>
        <w:t xml:space="preserve"> after</w:t>
      </w:r>
      <w:r>
        <w:rPr>
          <w:color w:val="000000" w:themeColor="text1"/>
        </w:rPr>
        <w:t xml:space="preserve"> bypass</w:t>
      </w:r>
      <w:r w:rsidR="009D5A37">
        <w:rPr>
          <w:color w:val="000000" w:themeColor="text1"/>
        </w:rPr>
        <w:t>ing P2</w:t>
      </w:r>
      <w:r>
        <w:rPr>
          <w:color w:val="000000" w:themeColor="text1"/>
        </w:rPr>
        <w:t xml:space="preserve"> that may decrease the risk to the trajectory and patients. There could be rules that P2 trials could only be bypassed after </w:t>
      </w:r>
      <w:r w:rsidR="006A2635">
        <w:rPr>
          <w:color w:val="000000" w:themeColor="text1"/>
        </w:rPr>
        <w:t>many</w:t>
      </w:r>
      <w:r>
        <w:rPr>
          <w:color w:val="000000" w:themeColor="text1"/>
        </w:rPr>
        <w:t xml:space="preserve"> mechanistic or safety signals. Alternatively, P3 trials initiated after bypassing could have low futility bars to limit the number of patients exposed in the P3 trial, imitating a P2 </w:t>
      </w:r>
      <w:commentRangeStart w:id="5"/>
      <w:r>
        <w:rPr>
          <w:color w:val="000000" w:themeColor="text1"/>
        </w:rPr>
        <w:t>trial</w:t>
      </w:r>
      <w:commentRangeEnd w:id="5"/>
      <w:r>
        <w:rPr>
          <w:rStyle w:val="CommentReference"/>
        </w:rPr>
        <w:commentReference w:id="5"/>
      </w:r>
      <w:r>
        <w:rPr>
          <w:color w:val="000000" w:themeColor="text1"/>
        </w:rPr>
        <w:t>.</w:t>
      </w:r>
      <w:r>
        <w:rPr>
          <w:color w:val="000000" w:themeColor="text1"/>
        </w:rPr>
        <w:fldChar w:fldCharType="begin"/>
      </w:r>
      <w:r w:rsidR="00286C5E">
        <w:rPr>
          <w:color w:val="000000" w:themeColor="text1"/>
        </w:rPr>
        <w:instrText xml:space="preserve"> ADDIN ZOTERO_ITEM CSL_CITATION {"citationID":"a1d87rfhco2","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00286C5E" w:rsidRPr="00286C5E">
        <w:rPr>
          <w:color w:val="000000"/>
          <w:vertAlign w:val="superscript"/>
        </w:rPr>
        <w:t>14</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207B23B9"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w:t>
      </w:r>
      <w:r w:rsidR="00266B3D">
        <w:rPr>
          <w:color w:val="538135" w:themeColor="accent6" w:themeShade="BF"/>
        </w:rPr>
        <w:t xml:space="preserve"> to</w:t>
      </w:r>
      <w:r w:rsidR="00A841BF" w:rsidRPr="000872AD">
        <w:rPr>
          <w:color w:val="538135" w:themeColor="accent6" w:themeShade="BF"/>
        </w:rPr>
        <w:t xml:space="preserve">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13097E42" w:rsidR="00265EAC" w:rsidRDefault="00265EAC" w:rsidP="00265EAC">
      <w:pPr>
        <w:spacing w:after="30"/>
        <w:ind w:firstLine="720"/>
      </w:pPr>
      <w:r>
        <w:t>The dismal neurologic drug development landscape</w:t>
      </w:r>
      <w:r w:rsidRPr="002E789B">
        <w:t xml:space="preserve"> calls </w:t>
      </w:r>
      <w:r w:rsidR="00CC5BC2">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rsidR="00CC5BC2">
        <w:t>y</w:t>
      </w:r>
      <w:r w:rsidRPr="002E789B">
        <w:t xml:space="preserve"> or patients</w:t>
      </w:r>
      <w:r>
        <w:t xml:space="preserve">. One such trajectory, bypassing P2 trials, is a possible method for speeding up development to get drugs to patients faster. </w:t>
      </w:r>
    </w:p>
    <w:p w14:paraId="41997B16" w14:textId="720E8C20" w:rsidR="009F39E9" w:rsidRDefault="00265EAC" w:rsidP="009F39E9">
      <w:pPr>
        <w:spacing w:after="30"/>
        <w:ind w:firstLine="720"/>
      </w:pPr>
      <w:r>
        <w:rPr>
          <w:color w:val="000000" w:themeColor="text1"/>
        </w:rPr>
        <w:t xml:space="preserve">Although some have discussed the presence of bypassing in neurology, it is </w:t>
      </w:r>
      <w:r w:rsidR="006A2635">
        <w:rPr>
          <w:color w:val="000000" w:themeColor="text1"/>
        </w:rPr>
        <w:t>still being determined</w:t>
      </w:r>
      <w:r>
        <w:rPr>
          <w:color w:val="000000" w:themeColor="text1"/>
        </w:rPr>
        <w:t xml:space="preserve"> how common this is. One report calls </w:t>
      </w:r>
      <w:r w:rsidR="006A2635">
        <w:rPr>
          <w:color w:val="000000" w:themeColor="text1"/>
        </w:rPr>
        <w:t>it</w:t>
      </w:r>
      <w:r>
        <w:rPr>
          <w:color w:val="000000" w:themeColor="text1"/>
        </w:rPr>
        <w:t xml:space="preserve"> “rare”</w:t>
      </w:r>
      <w:r>
        <w:rPr>
          <w:color w:val="000000" w:themeColor="text1"/>
        </w:rPr>
        <w:fldChar w:fldCharType="begin"/>
      </w:r>
      <w:r w:rsidR="00286C5E">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00286C5E" w:rsidRPr="00286C5E">
        <w:rPr>
          <w:color w:val="000000"/>
          <w:vertAlign w:val="superscript"/>
        </w:rPr>
        <w:t>11</w:t>
      </w:r>
      <w:r>
        <w:rPr>
          <w:color w:val="000000" w:themeColor="text1"/>
        </w:rPr>
        <w:fldChar w:fldCharType="end"/>
      </w:r>
      <w:r w:rsidR="006A2635">
        <w:rPr>
          <w:color w:val="000000" w:themeColor="text1"/>
        </w:rPr>
        <w:t>,</w:t>
      </w:r>
      <w:r>
        <w:rPr>
          <w:color w:val="000000" w:themeColor="text1"/>
        </w:rPr>
        <w:t xml:space="preserve"> and others say x.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286C5E">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286C5E" w:rsidRPr="00286C5E">
        <w:rPr>
          <w:vertAlign w:val="superscript"/>
        </w:rPr>
        <w:t>18</w:t>
      </w:r>
      <w:r w:rsidR="005B7CA6">
        <w:fldChar w:fldCharType="end"/>
      </w:r>
      <w:r w:rsidR="00B201B6">
        <w:t xml:space="preserve"> </w:t>
      </w:r>
    </w:p>
    <w:p w14:paraId="2F1361E3" w14:textId="4E945DFE" w:rsidR="009F39E9" w:rsidRDefault="009F39E9" w:rsidP="009F39E9">
      <w:pPr>
        <w:spacing w:after="30"/>
        <w:ind w:firstLine="720"/>
      </w:pPr>
      <w:r>
        <w:t>Using three categories to describe the amount of information available before each P3 trial, we will find if they impact positivity and termination rates. The first category is “preceded</w:t>
      </w:r>
      <w:r w:rsidR="006A2635">
        <w:t>,</w:t>
      </w:r>
      <w:r>
        <w:t>” where each trial was preceded by a P2 trial that was positive on a positive clinical or validated surrogate endpoint. The second category is “ambiguous</w:t>
      </w:r>
      <w:r w:rsidR="006A2635">
        <w:t>,”</w:t>
      </w:r>
      <w:r>
        <w:t xml:space="preserve"> where each P3 trial was </w:t>
      </w:r>
      <w:r w:rsidR="006A2635">
        <w:t>preceded</w:t>
      </w:r>
      <w:r>
        <w:t xml:space="preserve"> by a P2 trial that likely provided evidence other than efficacy. This category includes two subgroups: “</w:t>
      </w:r>
      <w:proofErr w:type="gramStart"/>
      <w:r>
        <w:t>Non-positive</w:t>
      </w:r>
      <w:proofErr w:type="gramEnd"/>
      <w:r w:rsidR="006A2635">
        <w:t>,</w:t>
      </w:r>
      <w:r>
        <w:t xml:space="preserve">” where P3 trials </w:t>
      </w:r>
      <w:r w:rsidR="006A2635">
        <w:t xml:space="preserve">were </w:t>
      </w:r>
      <w:r>
        <w:t xml:space="preserve">preceded by P2 trials that were </w:t>
      </w:r>
      <w:r w:rsidR="006A2635">
        <w:t>non-positive</w:t>
      </w:r>
      <w:r>
        <w:t xml:space="preserve"> on clinical or </w:t>
      </w:r>
      <w:r w:rsidR="006A2635">
        <w:t>validated</w:t>
      </w:r>
      <w:r>
        <w:t xml:space="preserve"> surrogate endpoints</w:t>
      </w:r>
      <w:r w:rsidR="006A2635">
        <w:t>,</w:t>
      </w:r>
      <w:r>
        <w:t xml:space="preserve"> and “Unvalidated endpoint</w:t>
      </w:r>
      <w:r w:rsidR="006A2635">
        <w:t>,</w:t>
      </w:r>
      <w:r>
        <w:t>” where P3 trials were preceded by P2 trials that may have investigated proof of concept endpoints or only investigated safety. The final category is “True bypass</w:t>
      </w:r>
      <w:r w:rsidR="006A2635">
        <w:t>,</w:t>
      </w:r>
      <w:r>
        <w:t>” where all P3 trials were not preceded by a P2 trial in the same indication with the same drug.</w:t>
      </w:r>
    </w:p>
    <w:p w14:paraId="654E262B" w14:textId="580E5658" w:rsidR="00A841BF" w:rsidRDefault="009F39E9" w:rsidP="009F39E9">
      <w:pPr>
        <w:spacing w:after="30"/>
        <w:ind w:firstLine="720"/>
      </w:pPr>
      <w:r>
        <w:t xml:space="preserve">By looking at the positivity and termination rates of P3 trials in each </w:t>
      </w:r>
      <w:r w:rsidR="006A2635">
        <w:t xml:space="preserve">category, we will learn </w:t>
      </w:r>
      <w:r>
        <w:t xml:space="preserve">how each level of evidence prepares the P3 trial for success. </w:t>
      </w:r>
      <w:r w:rsidR="00B201B6">
        <w:t>Maybe we need long trials looking at “medically meaningful” results such as clinical or validated surrogate measures.</w:t>
      </w:r>
      <w:r w:rsidR="00B201B6">
        <w:fldChar w:fldCharType="begin"/>
      </w:r>
      <w:r w:rsidR="00992C02">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992C02" w:rsidRPr="00992C02">
        <w:rPr>
          <w:vertAlign w:val="superscript"/>
        </w:rPr>
        <w:t>3</w:t>
      </w:r>
      <w:r w:rsidR="00B201B6">
        <w:fldChar w:fldCharType="end"/>
      </w:r>
      <w:r>
        <w:t xml:space="preserve"> Alternatively, proof of concept P2 trials </w:t>
      </w:r>
      <w:r w:rsidR="006A2635">
        <w:t xml:space="preserve">may be enough to start a P3 trial </w:t>
      </w:r>
      <w:r>
        <w:t>without sacrificing efficacy</w:t>
      </w:r>
      <w:r w:rsidR="00A84EA4">
        <w:t>.</w:t>
      </w:r>
      <w:r>
        <w:fldChar w:fldCharType="begin"/>
      </w:r>
      <w:r w:rsidR="00286C5E">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286C5E" w:rsidRPr="00286C5E">
        <w:rPr>
          <w:vertAlign w:val="superscript"/>
        </w:rPr>
        <w:t>18</w:t>
      </w:r>
      <w:r>
        <w:fldChar w:fldCharType="end"/>
      </w:r>
      <w:r>
        <w:t xml:space="preserve"> These results will h</w:t>
      </w:r>
      <w:r w:rsidR="000872AD">
        <w:t xml:space="preserve">elp guide the </w:t>
      </w:r>
      <w:r w:rsidR="006A2635">
        <w:t>decision-making</w:t>
      </w:r>
      <w:r w:rsidR="000872AD">
        <w:t xml:space="preserve"> as to whether bypassing</w:t>
      </w:r>
      <w:r>
        <w:t xml:space="preserve"> P2 trials</w:t>
      </w:r>
      <w:r w:rsidR="000872AD">
        <w:t xml:space="preserve"> is appropriate</w:t>
      </w:r>
      <w:r>
        <w:t xml:space="preserve">. </w:t>
      </w:r>
    </w:p>
    <w:p w14:paraId="0AF36BB0" w14:textId="5A844EFD" w:rsidR="00092D70" w:rsidRDefault="009F39E9" w:rsidP="009F39E9">
      <w:pPr>
        <w:spacing w:after="30"/>
        <w:ind w:firstLine="720"/>
      </w:pPr>
      <w:r>
        <w:t xml:space="preserve">Secondary analyses will evaluate whether bypassing is more prevalent in </w:t>
      </w:r>
      <w:r w:rsidR="00092D70">
        <w:t xml:space="preserve">indications more desperate </w:t>
      </w:r>
      <w:r>
        <w:t>for treatment like</w:t>
      </w:r>
      <w:r w:rsidR="00092D70">
        <w:t xml:space="preserve"> AD vs</w:t>
      </w:r>
      <w:r w:rsidR="006A2635">
        <w:t>.</w:t>
      </w:r>
      <w:r w:rsidR="00092D70">
        <w:t xml:space="preserve"> MS and migraine</w:t>
      </w:r>
      <w:r w:rsidR="006A2635">
        <w:t>.</w:t>
      </w:r>
      <w:r w:rsidR="00092D70">
        <w:t xml:space="preserve"> </w:t>
      </w:r>
    </w:p>
    <w:p w14:paraId="35C812CA" w14:textId="77777777" w:rsidR="00A841BF" w:rsidRDefault="00A841BF" w:rsidP="00A841BF"/>
    <w:p w14:paraId="0F289DAE" w14:textId="2435C3C6" w:rsidR="00992C02" w:rsidRDefault="00992C02" w:rsidP="00A841BF"/>
    <w:p w14:paraId="3DA4592C" w14:textId="64FDC972" w:rsidR="00992C02" w:rsidRDefault="00992C02" w:rsidP="00A841BF"/>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77777777" w:rsidR="008E3165" w:rsidRDefault="008E3165" w:rsidP="00A841BF"/>
    <w:p w14:paraId="37768637" w14:textId="5907B57C" w:rsidR="00992C02" w:rsidRDefault="00992C02" w:rsidP="00A841BF"/>
    <w:p w14:paraId="1E7B56D1" w14:textId="7CBE5814" w:rsidR="00992C02" w:rsidRDefault="00992C02" w:rsidP="00A841BF"/>
    <w:p w14:paraId="2D45F466" w14:textId="77777777" w:rsidR="00992C02" w:rsidRDefault="00992C02" w:rsidP="00A841BF"/>
    <w:p w14:paraId="3BD9B6FA" w14:textId="77777777" w:rsidR="00A841BF" w:rsidRPr="00474C8E" w:rsidRDefault="00A841BF" w:rsidP="00A841BF">
      <w:r>
        <w:t>References</w:t>
      </w:r>
    </w:p>
    <w:p w14:paraId="398D5153" w14:textId="77777777" w:rsidR="00992C02" w:rsidRPr="00992C02" w:rsidRDefault="00A841BF" w:rsidP="00992C02">
      <w:pPr>
        <w:pStyle w:val="Bibliography"/>
      </w:pPr>
      <w:r>
        <w:lastRenderedPageBreak/>
        <w:fldChar w:fldCharType="begin"/>
      </w:r>
      <w:r w:rsidR="00992C02">
        <w:instrText xml:space="preserve"> ADDIN ZOTERO_BIBL {"uncited":[],"omitted":[],"custom":[]} CSL_BIBLIOGRAPHY </w:instrText>
      </w:r>
      <w:r>
        <w:fldChar w:fldCharType="separate"/>
      </w:r>
      <w:r w:rsidR="00992C02" w:rsidRPr="00992C02">
        <w:t xml:space="preserve">1. </w:t>
      </w:r>
      <w:r w:rsidR="00992C02" w:rsidRPr="00992C02">
        <w:tab/>
        <w:t xml:space="preserve">Dorsey ER, Johnston SC. The Impact of Clinical Trials in Neurology. In: Ravina B, Cummings J, McDermott M, et al. (eds) </w:t>
      </w:r>
      <w:r w:rsidR="00992C02" w:rsidRPr="00992C02">
        <w:rPr>
          <w:i/>
          <w:iCs/>
        </w:rPr>
        <w:t>Clinical Trials in Neurology: Design, Conduct, Analysis</w:t>
      </w:r>
      <w:r w:rsidR="00992C02" w:rsidRPr="00992C02">
        <w:t>. Cambridge: Cambridge University Press, pp. 1–7.</w:t>
      </w:r>
    </w:p>
    <w:p w14:paraId="7D75B125" w14:textId="77777777" w:rsidR="00992C02" w:rsidRPr="00992C02" w:rsidRDefault="00992C02" w:rsidP="00992C02">
      <w:pPr>
        <w:pStyle w:val="Bibliography"/>
      </w:pPr>
      <w:r w:rsidRPr="00992C02">
        <w:t xml:space="preserve">2. </w:t>
      </w:r>
      <w:r w:rsidRPr="00992C02">
        <w:tab/>
        <w:t xml:space="preserve">Feigin VL, Nichols E, Alam T, et al. Global, regional, and national burden of neurological disorders, 1990–2016: a systematic analysis for the Global Burden of Disease Study 2016. </w:t>
      </w:r>
      <w:r w:rsidRPr="00992C02">
        <w:rPr>
          <w:i/>
          <w:iCs/>
        </w:rPr>
        <w:t>The Lancet Neurology</w:t>
      </w:r>
      <w:r w:rsidRPr="00992C02">
        <w:t xml:space="preserve"> 2019; 18: 459–480.</w:t>
      </w:r>
    </w:p>
    <w:p w14:paraId="2719CA09" w14:textId="77777777" w:rsidR="00992C02" w:rsidRPr="00992C02" w:rsidRDefault="00992C02" w:rsidP="00992C02">
      <w:pPr>
        <w:pStyle w:val="Bibliography"/>
      </w:pPr>
      <w:r w:rsidRPr="00992C02">
        <w:t xml:space="preserve">3. </w:t>
      </w:r>
      <w:r w:rsidRPr="00992C02">
        <w:tab/>
        <w:t xml:space="preserve">Gribkoff VK, Kaczmarek LK. The need for new approaches in CNS drug discovery: Why drugs have failed, and what can be done to improve outcomes. </w:t>
      </w:r>
      <w:r w:rsidRPr="00992C02">
        <w:rPr>
          <w:i/>
          <w:iCs/>
        </w:rPr>
        <w:t>Neuropharmacology</w:t>
      </w:r>
      <w:r w:rsidRPr="00992C02">
        <w:t xml:space="preserve"> 2017; 120: 11–19.</w:t>
      </w:r>
    </w:p>
    <w:p w14:paraId="23687CD5" w14:textId="77777777" w:rsidR="00992C02" w:rsidRPr="00992C02" w:rsidRDefault="00992C02" w:rsidP="00992C02">
      <w:pPr>
        <w:pStyle w:val="Bibliography"/>
      </w:pPr>
      <w:r w:rsidRPr="00992C02">
        <w:t xml:space="preserve">4. </w:t>
      </w:r>
      <w:r w:rsidRPr="00992C02">
        <w:tab/>
        <w:t xml:space="preserve">Kimmelman J. Ethics in Clinical Trials Involving the Central Nervous System:: Risk, Benefit, Justice, and Integrity. In: Ravina B, Cummings J, McDermott M, et al. (eds) </w:t>
      </w:r>
      <w:r w:rsidRPr="00992C02">
        <w:rPr>
          <w:i/>
          <w:iCs/>
        </w:rPr>
        <w:t>Clinical Trials in Neurology: Design, Conduct, Analysis</w:t>
      </w:r>
      <w:r w:rsidRPr="00992C02">
        <w:t>. Cambridge: Cambridge University Press, pp. 173–186.</w:t>
      </w:r>
    </w:p>
    <w:p w14:paraId="7A89CEBE" w14:textId="77777777" w:rsidR="00992C02" w:rsidRPr="00992C02" w:rsidRDefault="00992C02" w:rsidP="00992C02">
      <w:pPr>
        <w:pStyle w:val="Bibliography"/>
      </w:pPr>
      <w:r w:rsidRPr="00992C02">
        <w:t xml:space="preserve">5. </w:t>
      </w:r>
      <w:r w:rsidRPr="00992C02">
        <w:tab/>
        <w:t xml:space="preserve">O’Neill GN. Unique Challenges in The Development of Therapies for Neurological Disorders. In: Ravina B, Cummings J, McDermott M, et al. (eds) </w:t>
      </w:r>
      <w:r w:rsidRPr="00992C02">
        <w:rPr>
          <w:i/>
          <w:iCs/>
        </w:rPr>
        <w:t>Clinical Trials in Neurology: Design, Conduct, Analysis</w:t>
      </w:r>
      <w:r w:rsidRPr="00992C02">
        <w:t>. Cambridge: Cambridge University Press, pp. 19–27.</w:t>
      </w:r>
    </w:p>
    <w:p w14:paraId="13CD4749" w14:textId="77777777" w:rsidR="00992C02" w:rsidRPr="00992C02" w:rsidRDefault="00992C02" w:rsidP="00992C02">
      <w:pPr>
        <w:pStyle w:val="Bibliography"/>
      </w:pPr>
      <w:r w:rsidRPr="00992C02">
        <w:t xml:space="preserve">6. </w:t>
      </w:r>
      <w:r w:rsidRPr="00992C02">
        <w:tab/>
        <w:t xml:space="preserve">Miller G. Is Pharma Running Out of Brainy Ideas? </w:t>
      </w:r>
      <w:r w:rsidRPr="00992C02">
        <w:rPr>
          <w:i/>
          <w:iCs/>
        </w:rPr>
        <w:t>Science</w:t>
      </w:r>
      <w:r w:rsidRPr="00992C02">
        <w:t xml:space="preserve"> 2010; 329: 502–504.</w:t>
      </w:r>
    </w:p>
    <w:p w14:paraId="45348387" w14:textId="77777777" w:rsidR="00992C02" w:rsidRPr="00992C02" w:rsidRDefault="00992C02" w:rsidP="00992C02">
      <w:pPr>
        <w:pStyle w:val="Bibliography"/>
      </w:pPr>
      <w:r w:rsidRPr="00992C02">
        <w:t xml:space="preserve">7. </w:t>
      </w:r>
      <w:r w:rsidRPr="00992C02">
        <w:tab/>
        <w:t xml:space="preserve">Choi DW, Armitage R, Brady LS, et al. Medicines for the mind: policy-based ‘pull’ incentives for creating breakthrough CNS drugs. </w:t>
      </w:r>
      <w:r w:rsidRPr="00992C02">
        <w:rPr>
          <w:i/>
          <w:iCs/>
        </w:rPr>
        <w:t>Neuron</w:t>
      </w:r>
      <w:r w:rsidRPr="00992C02">
        <w:t xml:space="preserve"> 2014; 84: 554–563.</w:t>
      </w:r>
    </w:p>
    <w:p w14:paraId="0AA69AE0" w14:textId="77777777" w:rsidR="00992C02" w:rsidRPr="00992C02" w:rsidRDefault="00992C02" w:rsidP="00992C02">
      <w:pPr>
        <w:pStyle w:val="Bibliography"/>
      </w:pPr>
      <w:r w:rsidRPr="00992C02">
        <w:t xml:space="preserve">8. </w:t>
      </w:r>
      <w:r w:rsidRPr="00992C02">
        <w:tab/>
        <w:t xml:space="preserve">Kaitlin K. CNS Drugs Take Longer to Develop and Have Lower Success Rates Than Other Drugs, According to the Tufts Center for the Study of Drug Development. </w:t>
      </w:r>
      <w:r w:rsidRPr="00992C02">
        <w:rPr>
          <w:i/>
          <w:iCs/>
        </w:rPr>
        <w:t>Tufts University, Tufts Center for the Study of Drug Development;</w:t>
      </w:r>
      <w:r w:rsidRPr="00992C02">
        <w:t>, https://www.globenewswire.com/news-release/2014/11/04/1187459/0/en/CNS-Drugs-Take-Longer-to-Develop-and-Have-Lower-Success-Rates-Than-Other-Drugs-According-to-the-Tufts-Center-for-the-Study-of-Drug-Development.html (2014, accessed 14 March 2023).</w:t>
      </w:r>
    </w:p>
    <w:p w14:paraId="34904C22" w14:textId="77777777" w:rsidR="00992C02" w:rsidRPr="00992C02" w:rsidRDefault="00992C02" w:rsidP="00992C02">
      <w:pPr>
        <w:pStyle w:val="Bibliography"/>
      </w:pPr>
      <w:r w:rsidRPr="00992C02">
        <w:t xml:space="preserve">9. </w:t>
      </w:r>
      <w:r w:rsidRPr="00992C02">
        <w:tab/>
        <w:t xml:space="preserve">Hall DA, Ramos AR, Gelfand JM, et al. The state of clinical research in neurology. </w:t>
      </w:r>
      <w:r w:rsidRPr="00992C02">
        <w:rPr>
          <w:i/>
          <w:iCs/>
        </w:rPr>
        <w:t>Neurology</w:t>
      </w:r>
      <w:r w:rsidRPr="00992C02">
        <w:t xml:space="preserve"> 2018; 90: e1347–e1354.</w:t>
      </w:r>
    </w:p>
    <w:p w14:paraId="1EC57624" w14:textId="77777777" w:rsidR="00992C02" w:rsidRPr="00992C02" w:rsidRDefault="00992C02" w:rsidP="00992C02">
      <w:pPr>
        <w:pStyle w:val="Bibliography"/>
      </w:pPr>
      <w:r w:rsidRPr="00992C02">
        <w:t xml:space="preserve">10. </w:t>
      </w:r>
      <w:r w:rsidRPr="00992C02">
        <w:tab/>
        <w:t xml:space="preserve">Poole RM. The Sequence of Clinical Development. In: Ravina B, Cummings J, McDermott M, et al. (eds) </w:t>
      </w:r>
      <w:r w:rsidRPr="00992C02">
        <w:rPr>
          <w:i/>
          <w:iCs/>
        </w:rPr>
        <w:t>Clinical Trials in Neurology: Design, Conduct, Analysis</w:t>
      </w:r>
      <w:r w:rsidRPr="00992C02">
        <w:t>. Cambridge: Cambridge University Press, pp. 8–18.</w:t>
      </w:r>
    </w:p>
    <w:p w14:paraId="185208FD" w14:textId="77777777" w:rsidR="00992C02" w:rsidRPr="00992C02" w:rsidRDefault="00992C02" w:rsidP="00992C02">
      <w:pPr>
        <w:pStyle w:val="Bibliography"/>
      </w:pPr>
      <w:r w:rsidRPr="00992C02">
        <w:t xml:space="preserve">11. </w:t>
      </w:r>
      <w:r w:rsidRPr="00992C02">
        <w:tab/>
        <w:t xml:space="preserve">Friedman LG, McKeehan N, Hara Y, et al. Value-Generating Exploratory Trials in Neurodegenerative Dementias. </w:t>
      </w:r>
      <w:r w:rsidRPr="00992C02">
        <w:rPr>
          <w:i/>
          <w:iCs/>
        </w:rPr>
        <w:t>Neurology</w:t>
      </w:r>
      <w:r w:rsidRPr="00992C02">
        <w:t xml:space="preserve"> 2021; 96: 944–954.</w:t>
      </w:r>
    </w:p>
    <w:p w14:paraId="1E2F9772" w14:textId="77777777" w:rsidR="00992C02" w:rsidRPr="00992C02" w:rsidRDefault="00992C02" w:rsidP="00992C02">
      <w:pPr>
        <w:pStyle w:val="Bibliography"/>
      </w:pPr>
      <w:r w:rsidRPr="00992C02">
        <w:t xml:space="preserve">12. </w:t>
      </w:r>
      <w:r w:rsidRPr="00992C02">
        <w:tab/>
        <w:t xml:space="preserve">Harmon A. New Drugs Stir Debate on Rules of Clinical Trials. </w:t>
      </w:r>
      <w:r w:rsidRPr="00992C02">
        <w:rPr>
          <w:i/>
          <w:iCs/>
        </w:rPr>
        <w:t>The New York Times</w:t>
      </w:r>
      <w:r w:rsidRPr="00992C02">
        <w:t>, 19 September 2010, https://www.nytimes.com/2010/09/19/health/research/19trial.html (19 September 2010, accessed 7 March 2023).</w:t>
      </w:r>
    </w:p>
    <w:p w14:paraId="22D1B979" w14:textId="77777777" w:rsidR="00992C02" w:rsidRPr="00992C02" w:rsidRDefault="00992C02" w:rsidP="00992C02">
      <w:pPr>
        <w:pStyle w:val="Bibliography"/>
      </w:pPr>
      <w:r w:rsidRPr="00992C02">
        <w:lastRenderedPageBreak/>
        <w:t xml:space="preserve">13. </w:t>
      </w:r>
      <w:r w:rsidRPr="00992C02">
        <w:tab/>
        <w:t xml:space="preserve">Cummings J, Aisen PS, DuBois B, et al. Drug development in Alzheimer’s disease: the path to 2025. </w:t>
      </w:r>
      <w:r w:rsidRPr="00992C02">
        <w:rPr>
          <w:i/>
          <w:iCs/>
        </w:rPr>
        <w:t>Alzheimers Res Ther</w:t>
      </w:r>
      <w:r w:rsidRPr="00992C02">
        <w:t xml:space="preserve"> 2016; 8: 39.</w:t>
      </w:r>
    </w:p>
    <w:p w14:paraId="62C50E41" w14:textId="77777777" w:rsidR="00992C02" w:rsidRPr="00992C02" w:rsidRDefault="00992C02" w:rsidP="00992C02">
      <w:pPr>
        <w:pStyle w:val="Bibliography"/>
      </w:pPr>
      <w:r w:rsidRPr="00992C02">
        <w:t xml:space="preserve">14. </w:t>
      </w:r>
      <w:r w:rsidRPr="00992C02">
        <w:tab/>
        <w:t xml:space="preserve">Scott TJ, O’Connor AC, Link AN, et al. Economic analysis of opportunities to accelerate Alzheimer’s disease research and development. </w:t>
      </w:r>
      <w:r w:rsidRPr="00992C02">
        <w:rPr>
          <w:i/>
          <w:iCs/>
        </w:rPr>
        <w:t>Ann N Y Acad Sci</w:t>
      </w:r>
      <w:r w:rsidRPr="00992C02">
        <w:t xml:space="preserve"> 2014; 1313: 17–34.</w:t>
      </w:r>
    </w:p>
    <w:p w14:paraId="3CC0AF67" w14:textId="77777777" w:rsidR="00992C02" w:rsidRPr="00992C02" w:rsidRDefault="00992C02" w:rsidP="00992C02">
      <w:pPr>
        <w:pStyle w:val="Bibliography"/>
      </w:pPr>
      <w:r w:rsidRPr="00992C02">
        <w:t xml:space="preserve">15. </w:t>
      </w:r>
      <w:r w:rsidRPr="00992C02">
        <w:tab/>
        <w:t xml:space="preserve">Hunsberger S, Zhao Y, Simon R. A Comparison of Phase II Study Strategies. </w:t>
      </w:r>
      <w:r w:rsidRPr="00992C02">
        <w:rPr>
          <w:i/>
          <w:iCs/>
        </w:rPr>
        <w:t>Clin Cancer Res</w:t>
      </w:r>
      <w:r w:rsidRPr="00992C02">
        <w:t xml:space="preserve"> 2009; 15: 5950–5955.</w:t>
      </w:r>
    </w:p>
    <w:p w14:paraId="4715C973" w14:textId="77777777" w:rsidR="00992C02" w:rsidRPr="00992C02" w:rsidRDefault="00992C02" w:rsidP="00992C02">
      <w:pPr>
        <w:pStyle w:val="Bibliography"/>
      </w:pPr>
      <w:r w:rsidRPr="00992C02">
        <w:t xml:space="preserve">16. </w:t>
      </w:r>
      <w:r w:rsidRPr="00992C02">
        <w:tab/>
        <w:t xml:space="preserve">Thall PF. A review of phase 2-3 clinical trial designs. </w:t>
      </w:r>
      <w:r w:rsidRPr="00992C02">
        <w:rPr>
          <w:i/>
          <w:iCs/>
        </w:rPr>
        <w:t>Lifetime Data Anal</w:t>
      </w:r>
      <w:r w:rsidRPr="00992C02">
        <w:t xml:space="preserve"> 2008; 14: 37–53.</w:t>
      </w:r>
    </w:p>
    <w:p w14:paraId="29DE221C" w14:textId="77777777" w:rsidR="00992C02" w:rsidRPr="00992C02" w:rsidRDefault="00992C02" w:rsidP="00992C02">
      <w:pPr>
        <w:pStyle w:val="Bibliography"/>
      </w:pPr>
      <w:r w:rsidRPr="00992C02">
        <w:t xml:space="preserve">17. </w:t>
      </w:r>
      <w:r w:rsidRPr="00992C02">
        <w:tab/>
        <w:t xml:space="preserve">Coffey CS. Adaptive Design Across Stages of Therapeutic Development. In: Ravina B, Cummings J, McDermott M, et al. (eds) </w:t>
      </w:r>
      <w:r w:rsidRPr="00992C02">
        <w:rPr>
          <w:i/>
          <w:iCs/>
        </w:rPr>
        <w:t>Clinical Trials in Neurology: Design, Conduct, Analysis</w:t>
      </w:r>
      <w:r w:rsidRPr="00992C02">
        <w:t>. Cambridge: Cambridge University Press, pp. 91–100.</w:t>
      </w:r>
    </w:p>
    <w:p w14:paraId="49CF6423" w14:textId="77777777" w:rsidR="00992C02" w:rsidRPr="00992C02" w:rsidRDefault="00992C02" w:rsidP="00992C02">
      <w:pPr>
        <w:pStyle w:val="Bibliography"/>
      </w:pPr>
      <w:r w:rsidRPr="00992C02">
        <w:t xml:space="preserve">18. </w:t>
      </w:r>
      <w:r w:rsidRPr="00992C02">
        <w:tab/>
        <w:t xml:space="preserve">Cummings JL. Optimizing phase II of drug development for disease-modifying compounds. </w:t>
      </w:r>
      <w:r w:rsidRPr="00992C02">
        <w:rPr>
          <w:i/>
          <w:iCs/>
        </w:rPr>
        <w:t>Alzheimers Dement</w:t>
      </w:r>
      <w:r w:rsidRPr="00992C02">
        <w:t xml:space="preserve"> 2008; 4: S15-20.</w:t>
      </w:r>
    </w:p>
    <w:p w14:paraId="344175FF" w14:textId="77777777" w:rsidR="00992C02" w:rsidRPr="00992C02" w:rsidRDefault="00992C02" w:rsidP="00992C02">
      <w:pPr>
        <w:pStyle w:val="Bibliography"/>
      </w:pPr>
      <w:r w:rsidRPr="00992C02">
        <w:t xml:space="preserve">19. </w:t>
      </w:r>
      <w:r w:rsidRPr="00992C02">
        <w:tab/>
        <w:t xml:space="preserve">Jahanshahi M, Gregg K, Davis G, et al. The Use of External Controls in FDA Regulatory Decision Making. </w:t>
      </w:r>
      <w:r w:rsidRPr="00992C02">
        <w:rPr>
          <w:i/>
          <w:iCs/>
        </w:rPr>
        <w:t>Ther Innov Regul Sci</w:t>
      </w:r>
      <w:r w:rsidRPr="00992C02">
        <w:t xml:space="preserve"> 2021; 55: 1019–1035.</w:t>
      </w:r>
    </w:p>
    <w:p w14:paraId="4E5884F6" w14:textId="77777777" w:rsidR="00992C02" w:rsidRPr="00992C02" w:rsidRDefault="00992C02" w:rsidP="00992C02">
      <w:pPr>
        <w:pStyle w:val="Bibliography"/>
      </w:pPr>
      <w:r w:rsidRPr="00992C02">
        <w:t xml:space="preserve">20. </w:t>
      </w:r>
      <w:r w:rsidRPr="00992C02">
        <w:tab/>
        <w:t xml:space="preserve">Schneider LS. Pragmatic Trials and Repurposed Drugs for Alzheimer Disease. </w:t>
      </w:r>
      <w:r w:rsidRPr="00992C02">
        <w:rPr>
          <w:i/>
          <w:iCs/>
        </w:rPr>
        <w:t>JAMA Neurol</w:t>
      </w:r>
      <w:r w:rsidRPr="00992C02">
        <w:t xml:space="preserve"> 2020; 77: 162–163.</w:t>
      </w:r>
    </w:p>
    <w:p w14:paraId="34F1BC97" w14:textId="77777777" w:rsidR="00992C02" w:rsidRPr="00992C02" w:rsidRDefault="00992C02" w:rsidP="00992C02">
      <w:pPr>
        <w:pStyle w:val="Bibliography"/>
      </w:pPr>
      <w:r w:rsidRPr="00992C02">
        <w:t xml:space="preserve">21. </w:t>
      </w:r>
      <w:r w:rsidRPr="00992C02">
        <w:tab/>
        <w:t xml:space="preserve">Yeatts SD. Novel Methodologic Approaches to Phase I, II, and III Trials. </w:t>
      </w:r>
      <w:r w:rsidRPr="00992C02">
        <w:rPr>
          <w:i/>
          <w:iCs/>
        </w:rPr>
        <w:t>Stroke</w:t>
      </w:r>
      <w:r w:rsidRPr="00992C02">
        <w:t xml:space="preserve"> 2013; 44: S116–S118.</w:t>
      </w:r>
    </w:p>
    <w:p w14:paraId="38DCC3EC" w14:textId="77777777" w:rsidR="00992C02" w:rsidRPr="00992C02" w:rsidRDefault="00992C02" w:rsidP="00992C02">
      <w:pPr>
        <w:pStyle w:val="Bibliography"/>
      </w:pPr>
      <w:r w:rsidRPr="00992C02">
        <w:t xml:space="preserve">22. </w:t>
      </w:r>
      <w:r w:rsidRPr="00992C02">
        <w:tab/>
        <w:t xml:space="preserve">Gold M. Phase II clinical trials of anti–amyloid β antibodies: When is enough, enough? </w:t>
      </w:r>
      <w:r w:rsidRPr="00992C02">
        <w:rPr>
          <w:i/>
          <w:iCs/>
        </w:rPr>
        <w:t>Alzheimers Dement (N Y)</w:t>
      </w:r>
      <w:r w:rsidRPr="00992C02">
        <w:t xml:space="preserve"> 2017; 3: 402–409.</w:t>
      </w:r>
    </w:p>
    <w:p w14:paraId="08551120" w14:textId="77777777" w:rsidR="00992C02" w:rsidRPr="00992C02" w:rsidRDefault="00992C02" w:rsidP="00992C02">
      <w:pPr>
        <w:pStyle w:val="Bibliography"/>
      </w:pPr>
      <w:r w:rsidRPr="00992C02">
        <w:t xml:space="preserve">23. </w:t>
      </w:r>
      <w:r w:rsidRPr="00992C02">
        <w:tab/>
        <w:t xml:space="preserve">Egan MF, Kost J, Tariot PN, et al. Randomized Trial of Verubecestat for Mild-to-Moderate Alzheimer’s Disease. </w:t>
      </w:r>
      <w:r w:rsidRPr="00992C02">
        <w:rPr>
          <w:i/>
          <w:iCs/>
        </w:rPr>
        <w:t>New England Journal of Medicine</w:t>
      </w:r>
      <w:r w:rsidRPr="00992C02">
        <w:t xml:space="preserve"> 2018; 378: 1691–1703.</w:t>
      </w:r>
    </w:p>
    <w:p w14:paraId="427EAAAD" w14:textId="77777777" w:rsidR="00992C02" w:rsidRPr="00992C02" w:rsidRDefault="00992C02" w:rsidP="00992C02">
      <w:pPr>
        <w:pStyle w:val="Bibliography"/>
      </w:pPr>
      <w:r w:rsidRPr="00992C02">
        <w:t xml:space="preserve">24. </w:t>
      </w:r>
      <w:r w:rsidRPr="00992C02">
        <w:tab/>
        <w:t xml:space="preserve">Budd Haeberlein S, Aisen PS, Barkhof F, et al. Two Randomized Phase 3 Studies of Aducanumab in Early Alzheimer’s Disease. </w:t>
      </w:r>
      <w:r w:rsidRPr="00992C02">
        <w:rPr>
          <w:i/>
          <w:iCs/>
        </w:rPr>
        <w:t>J Prev Alzheimers Dis</w:t>
      </w:r>
      <w:r w:rsidRPr="00992C02">
        <w:t xml:space="preserve"> 2022; 9: 197–210.</w:t>
      </w:r>
    </w:p>
    <w:p w14:paraId="10669594" w14:textId="77777777" w:rsidR="00992C02" w:rsidRPr="00992C02" w:rsidRDefault="00992C02" w:rsidP="00992C02">
      <w:pPr>
        <w:pStyle w:val="Bibliography"/>
      </w:pPr>
      <w:r w:rsidRPr="00992C02">
        <w:t xml:space="preserve">25. </w:t>
      </w:r>
      <w:r w:rsidRPr="00992C02">
        <w:tab/>
        <w:t xml:space="preserve">van den Berg LH, Sorenson E, Gronseth G, et al. Revised Airlie House consensus guidelines for design and implementation of ALS clinical trials. </w:t>
      </w:r>
      <w:r w:rsidRPr="00992C02">
        <w:rPr>
          <w:i/>
          <w:iCs/>
        </w:rPr>
        <w:t>Neurology</w:t>
      </w:r>
      <w:r w:rsidRPr="00992C02">
        <w:t xml:space="preserve"> 2019; 92: e1610–e1623.</w:t>
      </w:r>
    </w:p>
    <w:p w14:paraId="4A85035D" w14:textId="77777777" w:rsidR="00992C02" w:rsidRPr="00992C02" w:rsidRDefault="00992C02" w:rsidP="00992C02">
      <w:pPr>
        <w:pStyle w:val="Bibliography"/>
      </w:pPr>
      <w:r w:rsidRPr="00992C02">
        <w:t xml:space="preserve">26. </w:t>
      </w:r>
      <w:r w:rsidRPr="00992C02">
        <w:tab/>
        <w:t xml:space="preserve">Ontaneda D, Fox RJ, Chataway J. Clinical trials in progressive multiple sclerosis: lessons learned and future perspectives. </w:t>
      </w:r>
      <w:r w:rsidRPr="00992C02">
        <w:rPr>
          <w:i/>
          <w:iCs/>
        </w:rPr>
        <w:t>Lancet Neurol</w:t>
      </w:r>
      <w:r w:rsidRPr="00992C02">
        <w:t xml:space="preserve"> 2015; 14: 208–223.</w:t>
      </w:r>
    </w:p>
    <w:p w14:paraId="6BDEF441" w14:textId="77777777" w:rsidR="00992C02" w:rsidRPr="00992C02" w:rsidRDefault="00992C02" w:rsidP="00992C02">
      <w:pPr>
        <w:pStyle w:val="Bibliography"/>
      </w:pPr>
      <w:r w:rsidRPr="00992C02">
        <w:t xml:space="preserve">27. </w:t>
      </w:r>
      <w:r w:rsidRPr="00992C02">
        <w:tab/>
        <w:t xml:space="preserve">Feustel AC, MacPherson A, Fergusson DA, et al. Risks and benefits of unapproved disease-modifying treatments for neurodegenerative disease. </w:t>
      </w:r>
      <w:r w:rsidRPr="00992C02">
        <w:rPr>
          <w:i/>
          <w:iCs/>
        </w:rPr>
        <w:t>Neurology</w:t>
      </w:r>
      <w:r w:rsidRPr="00992C02">
        <w:t xml:space="preserve"> 2020; 94: e1–e14.</w:t>
      </w:r>
    </w:p>
    <w:p w14:paraId="634D49E9" w14:textId="77777777" w:rsidR="00992C02" w:rsidRPr="00992C02" w:rsidRDefault="00992C02" w:rsidP="00992C02">
      <w:pPr>
        <w:pStyle w:val="Bibliography"/>
      </w:pPr>
      <w:r w:rsidRPr="00992C02">
        <w:t xml:space="preserve">28. </w:t>
      </w:r>
      <w:r w:rsidRPr="00992C02">
        <w:tab/>
        <w:t xml:space="preserve">Fox RJ, Chataway J. Advancing Trial Design in Progressive Multiple Sclerosis. </w:t>
      </w:r>
      <w:r w:rsidRPr="00992C02">
        <w:rPr>
          <w:i/>
          <w:iCs/>
        </w:rPr>
        <w:t>Mult Scler</w:t>
      </w:r>
      <w:r w:rsidRPr="00992C02">
        <w:t xml:space="preserve"> 2017; 23: 1573–1578.</w:t>
      </w:r>
    </w:p>
    <w:p w14:paraId="271969DB" w14:textId="77777777" w:rsidR="00992C02" w:rsidRPr="00992C02" w:rsidRDefault="00992C02" w:rsidP="00992C02">
      <w:pPr>
        <w:pStyle w:val="Bibliography"/>
      </w:pPr>
      <w:r w:rsidRPr="00992C02">
        <w:lastRenderedPageBreak/>
        <w:t xml:space="preserve">29. </w:t>
      </w:r>
      <w:r w:rsidRPr="00992C02">
        <w:tab/>
        <w:t xml:space="preserve">Mullane K, Williams M. Alzheimer’s disease (AD) therapeutics – 1: Repeated clinical failures continue to question the amyloid hypothesis of AD and the current understanding of AD causality. </w:t>
      </w:r>
      <w:r w:rsidRPr="00992C02">
        <w:rPr>
          <w:i/>
          <w:iCs/>
        </w:rPr>
        <w:t>Biochemical Pharmacology</w:t>
      </w:r>
      <w:r w:rsidRPr="00992C02">
        <w:t xml:space="preserve"> 2018; 158: 359–375.</w:t>
      </w:r>
    </w:p>
    <w:p w14:paraId="14FEB3DA" w14:textId="77777777" w:rsidR="00992C02" w:rsidRPr="00992C02" w:rsidRDefault="00992C02" w:rsidP="00992C02">
      <w:pPr>
        <w:pStyle w:val="Bibliography"/>
      </w:pPr>
      <w:r w:rsidRPr="00992C02">
        <w:t xml:space="preserve">30. </w:t>
      </w:r>
      <w:r w:rsidRPr="00992C02">
        <w:tab/>
        <w:t xml:space="preserve">Mitsumoto H, Brooks BR, Silani V. Clinical trials in amyotrophic lateral sclerosis: why so many negative trials and how can trials be improved? </w:t>
      </w:r>
      <w:r w:rsidRPr="00992C02">
        <w:rPr>
          <w:i/>
          <w:iCs/>
        </w:rPr>
        <w:t>Lancet Neurol</w:t>
      </w:r>
      <w:r w:rsidRPr="00992C02">
        <w:t xml:space="preserve"> 2014; 13: 1127–1138.</w:t>
      </w:r>
    </w:p>
    <w:p w14:paraId="0A467C01" w14:textId="77777777" w:rsidR="00992C02" w:rsidRPr="00992C02" w:rsidRDefault="00992C02" w:rsidP="00992C02">
      <w:pPr>
        <w:pStyle w:val="Bibliography"/>
      </w:pPr>
      <w:r w:rsidRPr="00992C02">
        <w:t xml:space="preserve">31. </w:t>
      </w:r>
      <w:r w:rsidRPr="00992C02">
        <w:tab/>
        <w:t xml:space="preserve">Holloway RG, Siderowf AD. Selecting Outcome Measures. In: Ravina B, Cummings J, McDermott M, et al. (eds) </w:t>
      </w:r>
      <w:r w:rsidRPr="00992C02">
        <w:rPr>
          <w:i/>
          <w:iCs/>
        </w:rPr>
        <w:t>Clinical Trials in Neurology: Design, Conduct, Analysis</w:t>
      </w:r>
      <w:r w:rsidRPr="00992C02">
        <w:t>. Cambridge: Cambridge University Press, pp. 69–77.</w:t>
      </w:r>
    </w:p>
    <w:p w14:paraId="4D0FE29E" w14:textId="77777777" w:rsidR="00992C02" w:rsidRPr="00992C02" w:rsidRDefault="00992C02" w:rsidP="00992C02">
      <w:pPr>
        <w:pStyle w:val="Bibliography"/>
      </w:pPr>
      <w:r w:rsidRPr="00992C02">
        <w:t xml:space="preserve">32. </w:t>
      </w:r>
      <w:r w:rsidRPr="00992C02">
        <w:tab/>
        <w:t xml:space="preserve">Commissioner O of the. 22 Case Studies Where Phase 2 and Phase 3 Trials Had Divergent Results. </w:t>
      </w:r>
      <w:r w:rsidRPr="00992C02">
        <w:rPr>
          <w:i/>
          <w:iCs/>
        </w:rPr>
        <w:t>FDA</w:t>
      </w:r>
      <w:r w:rsidRPr="00992C02">
        <w:t>, https://www.fda.gov/about-fda/reports/22-case-studies-where-phase-2-and-phase-3-trials-had-divergent-results (2019, accessed 11 October 2020).</w:t>
      </w:r>
    </w:p>
    <w:p w14:paraId="7575A056" w14:textId="77777777" w:rsidR="00992C02" w:rsidRPr="00992C02" w:rsidRDefault="00992C02" w:rsidP="00992C02">
      <w:pPr>
        <w:pStyle w:val="Bibliography"/>
      </w:pPr>
      <w:r w:rsidRPr="00992C02">
        <w:t xml:space="preserve">33. </w:t>
      </w:r>
      <w:r w:rsidRPr="00992C02">
        <w:tab/>
        <w:t xml:space="preserve">Howard RB, Sayeed I, Stein DG. Suboptimal Dosing Parameters as Possible Factors in the Negative Phase III Clinical Trials of Progesterone for Traumatic Brain Injury. </w:t>
      </w:r>
      <w:r w:rsidRPr="00992C02">
        <w:rPr>
          <w:i/>
          <w:iCs/>
        </w:rPr>
        <w:t>J Neurotrauma</w:t>
      </w:r>
      <w:r w:rsidRPr="00992C02">
        <w:t xml:space="preserve"> 2017; 34: 1915–1918.</w:t>
      </w:r>
    </w:p>
    <w:p w14:paraId="3C94F462" w14:textId="77777777" w:rsidR="00992C02" w:rsidRPr="00992C02" w:rsidRDefault="00992C02" w:rsidP="00992C02">
      <w:pPr>
        <w:pStyle w:val="Bibliography"/>
      </w:pPr>
      <w:r w:rsidRPr="00992C02">
        <w:t xml:space="preserve">34. </w:t>
      </w:r>
      <w:r w:rsidRPr="00992C02">
        <w:tab/>
        <w:t xml:space="preserve">Lammertse D, Tuszynski M, Steeves J, et al. Guidelines for the conduct of clinical trials for spinal cord injury as developed by the ICCP panel: clinical trial design. </w:t>
      </w:r>
      <w:r w:rsidRPr="00992C02">
        <w:rPr>
          <w:i/>
          <w:iCs/>
        </w:rPr>
        <w:t>Spinal Cord</w:t>
      </w:r>
      <w:r w:rsidRPr="00992C02">
        <w:t xml:space="preserve"> 2007; 45: 232–242.</w:t>
      </w:r>
    </w:p>
    <w:p w14:paraId="3970383B" w14:textId="77777777" w:rsidR="00992C02" w:rsidRPr="00992C02" w:rsidRDefault="00992C02" w:rsidP="00992C02">
      <w:pPr>
        <w:pStyle w:val="Bibliography"/>
      </w:pPr>
      <w:r w:rsidRPr="00992C02">
        <w:t xml:space="preserve">35. </w:t>
      </w:r>
      <w:r w:rsidRPr="00992C02">
        <w:tab/>
        <w:t xml:space="preserve">Stein DG. Lost in translation: understanding the failure of the progesterone/traumatic brain injury Phase III trials. </w:t>
      </w:r>
      <w:r w:rsidRPr="00992C02">
        <w:rPr>
          <w:i/>
          <w:iCs/>
        </w:rPr>
        <w:t>Future Neurology</w:t>
      </w:r>
      <w:r w:rsidRPr="00992C02">
        <w:t xml:space="preserve"> 2016; 11: 9–13.</w:t>
      </w:r>
    </w:p>
    <w:p w14:paraId="212A071A" w14:textId="77777777" w:rsidR="00992C02" w:rsidRPr="00992C02" w:rsidRDefault="00992C02" w:rsidP="00992C02">
      <w:pPr>
        <w:pStyle w:val="Bibliography"/>
      </w:pPr>
      <w:r w:rsidRPr="00992C02">
        <w:t xml:space="preserve">36. </w:t>
      </w:r>
      <w:r w:rsidRPr="00992C02">
        <w:tab/>
        <w:t xml:space="preserve">Bullock MR, Merchant RE, Choi SC, et al. Outcome measures for clinical trials in neurotrauma. </w:t>
      </w:r>
      <w:r w:rsidRPr="00992C02">
        <w:rPr>
          <w:i/>
          <w:iCs/>
        </w:rPr>
        <w:t>Neurosurg Focus</w:t>
      </w:r>
      <w:r w:rsidRPr="00992C02">
        <w:t xml:space="preserve"> 2002; 13: ECP1.</w:t>
      </w:r>
    </w:p>
    <w:p w14:paraId="645F37DA" w14:textId="77777777" w:rsidR="00992C02" w:rsidRPr="00992C02" w:rsidRDefault="00992C02" w:rsidP="00992C02">
      <w:pPr>
        <w:pStyle w:val="Bibliography"/>
      </w:pPr>
      <w:r w:rsidRPr="00992C02">
        <w:t xml:space="preserve">37. </w:t>
      </w:r>
      <w:r w:rsidRPr="00992C02">
        <w:tab/>
        <w:t xml:space="preserve">Cross J, Lee H, Westelinck A, et al. Postmarketing drug dosage changes of 499 FDA-approved new molecular entities, 1980-1999. </w:t>
      </w:r>
      <w:r w:rsidRPr="00992C02">
        <w:rPr>
          <w:i/>
          <w:iCs/>
        </w:rPr>
        <w:t>Pharmacoepidemiol Drug Saf</w:t>
      </w:r>
      <w:r w:rsidRPr="00992C02">
        <w:t xml:space="preserve"> 2002; 11: 439–446.</w:t>
      </w:r>
    </w:p>
    <w:p w14:paraId="33EE8402" w14:textId="77777777" w:rsidR="00992C02" w:rsidRPr="00992C02" w:rsidRDefault="00992C02" w:rsidP="00992C02">
      <w:pPr>
        <w:pStyle w:val="Bibliography"/>
      </w:pPr>
      <w:r w:rsidRPr="00992C02">
        <w:t xml:space="preserve">38. </w:t>
      </w:r>
      <w:r w:rsidRPr="00992C02">
        <w:tab/>
        <w:t xml:space="preserve">Greenberg BD, Carrillo MC, Ryan JM, et al. Improving Alzheimer’s disease phase II clinical trials. </w:t>
      </w:r>
      <w:r w:rsidRPr="00992C02">
        <w:rPr>
          <w:i/>
          <w:iCs/>
        </w:rPr>
        <w:t>Alzheimers Dement</w:t>
      </w:r>
      <w:r w:rsidRPr="00992C02">
        <w:t xml:space="preserve"> 2013; 9: 39–49.</w:t>
      </w:r>
    </w:p>
    <w:p w14:paraId="604B0416" w14:textId="77777777" w:rsidR="00992C02" w:rsidRPr="00992C02" w:rsidRDefault="00992C02" w:rsidP="00992C02">
      <w:pPr>
        <w:pStyle w:val="Bibliography"/>
      </w:pPr>
      <w:r w:rsidRPr="00992C02">
        <w:t xml:space="preserve">39. </w:t>
      </w:r>
      <w:r w:rsidRPr="00992C02">
        <w:tab/>
        <w:t xml:space="preserve">Vissers MFJM, Heuberger JAAC, Groeneveld GJ. Targeting for Success: Demonstrating Proof-of-Concept with Mechanistic Early Phase Clinical Pharmacology Studies for Disease-Modification in Neurodegenerative Disorders. </w:t>
      </w:r>
      <w:r w:rsidRPr="00992C02">
        <w:rPr>
          <w:i/>
          <w:iCs/>
        </w:rPr>
        <w:t>Int J Mol Sci</w:t>
      </w:r>
      <w:r w:rsidRPr="00992C02">
        <w:t xml:space="preserve"> 2021; 22: 1615.</w:t>
      </w:r>
    </w:p>
    <w:p w14:paraId="38E8A525" w14:textId="77777777" w:rsidR="00992C02" w:rsidRPr="00992C02" w:rsidRDefault="00992C02" w:rsidP="00992C02">
      <w:pPr>
        <w:pStyle w:val="Bibliography"/>
      </w:pPr>
      <w:r w:rsidRPr="00992C02">
        <w:t xml:space="preserve">40. </w:t>
      </w:r>
      <w:r w:rsidRPr="00992C02">
        <w:tab/>
        <w:t xml:space="preserve">Potter WZ. Optimizing early Go/No Go decisions in CNS drug development. </w:t>
      </w:r>
      <w:r w:rsidRPr="00992C02">
        <w:rPr>
          <w:i/>
          <w:iCs/>
        </w:rPr>
        <w:t>Expert Rev Clin Pharmacol</w:t>
      </w:r>
      <w:r w:rsidRPr="00992C02">
        <w:t xml:space="preserve"> 2015; 8: 155–157.</w:t>
      </w:r>
    </w:p>
    <w:p w14:paraId="50145E86" w14:textId="77777777" w:rsidR="00992C02" w:rsidRPr="00992C02" w:rsidRDefault="00992C02" w:rsidP="00992C02">
      <w:pPr>
        <w:pStyle w:val="Bibliography"/>
      </w:pPr>
      <w:r w:rsidRPr="00992C02">
        <w:t xml:space="preserve">41. </w:t>
      </w:r>
      <w:r w:rsidRPr="00992C02">
        <w:tab/>
        <w:t xml:space="preserve">A controlled trial of recombinant methionyl human BDNF in ALS: The BDNF Study Group (Phase III). </w:t>
      </w:r>
      <w:r w:rsidRPr="00992C02">
        <w:rPr>
          <w:i/>
          <w:iCs/>
        </w:rPr>
        <w:t>Neurology</w:t>
      </w:r>
      <w:r w:rsidRPr="00992C02">
        <w:t xml:space="preserve"> 1999; 52: 1427–1433.</w:t>
      </w:r>
    </w:p>
    <w:p w14:paraId="387B0B9A" w14:textId="77777777" w:rsidR="00992C02" w:rsidRPr="00992C02" w:rsidRDefault="00992C02" w:rsidP="00992C02">
      <w:pPr>
        <w:pStyle w:val="Bibliography"/>
      </w:pPr>
      <w:r w:rsidRPr="00992C02">
        <w:t xml:space="preserve">42. </w:t>
      </w:r>
      <w:r w:rsidRPr="00992C02">
        <w:tab/>
        <w:t xml:space="preserve">Selkoe DJ. Resolving controversies on the path to Alzheimer’s therapeutics. </w:t>
      </w:r>
      <w:r w:rsidRPr="00992C02">
        <w:rPr>
          <w:i/>
          <w:iCs/>
        </w:rPr>
        <w:t>Nat Med</w:t>
      </w:r>
      <w:r w:rsidRPr="00992C02">
        <w:t xml:space="preserve"> 2011; 17: 1060–1065.</w:t>
      </w:r>
    </w:p>
    <w:p w14:paraId="6378F360" w14:textId="77777777" w:rsidR="00992C02" w:rsidRPr="00992C02" w:rsidRDefault="00992C02" w:rsidP="00992C02">
      <w:pPr>
        <w:pStyle w:val="Bibliography"/>
      </w:pPr>
      <w:r w:rsidRPr="00992C02">
        <w:lastRenderedPageBreak/>
        <w:t xml:space="preserve">43. </w:t>
      </w:r>
      <w:r w:rsidRPr="00992C02">
        <w:tab/>
        <w:t xml:space="preserve">Feltner DE, Evans KR. Phase II development and the path to personalized medicine in CNS disease. </w:t>
      </w:r>
      <w:r w:rsidRPr="00992C02">
        <w:rPr>
          <w:i/>
          <w:iCs/>
        </w:rPr>
        <w:t>Essential CNS Drug Development</w:t>
      </w:r>
      <w:r w:rsidRPr="00992C02">
        <w:t xml:space="preserve"> 2012; 70–91.</w:t>
      </w:r>
    </w:p>
    <w:p w14:paraId="321DA150" w14:textId="77777777" w:rsidR="00992C02" w:rsidRPr="00992C02" w:rsidRDefault="00992C02" w:rsidP="00992C02">
      <w:pPr>
        <w:pStyle w:val="Bibliography"/>
      </w:pPr>
      <w:r w:rsidRPr="00992C02">
        <w:t xml:space="preserve">44. </w:t>
      </w:r>
      <w:r w:rsidRPr="00992C02">
        <w:tab/>
        <w:t xml:space="preserve">Kimmelman J, London AJ. The Structure of Clinical Translation: Efficiency, Information, and Ethics. </w:t>
      </w:r>
      <w:r w:rsidRPr="00992C02">
        <w:rPr>
          <w:i/>
          <w:iCs/>
        </w:rPr>
        <w:t>Hastings Center Report</w:t>
      </w:r>
      <w:r w:rsidRPr="00992C02">
        <w:t xml:space="preserve"> 2015; 45: 27–39.</w:t>
      </w:r>
    </w:p>
    <w:p w14:paraId="35C24212" w14:textId="77777777" w:rsidR="00992C02" w:rsidRPr="00992C02" w:rsidRDefault="00992C02" w:rsidP="00992C02">
      <w:pPr>
        <w:pStyle w:val="Bibliography"/>
      </w:pPr>
      <w:r w:rsidRPr="00992C02">
        <w:t xml:space="preserve">45. </w:t>
      </w:r>
      <w:r w:rsidRPr="00992C02">
        <w:tab/>
        <w:t xml:space="preserve">Kesselheim AS, Hwang TJ, Franklin JM. Two decades of new drug development for central nervous system disorders. </w:t>
      </w:r>
      <w:r w:rsidRPr="00992C02">
        <w:rPr>
          <w:i/>
          <w:iCs/>
        </w:rPr>
        <w:t>Nature Reviews Drug Discovery</w:t>
      </w:r>
      <w:r w:rsidRPr="00992C02">
        <w:t xml:space="preserve"> 2015; 14: 815–816.</w:t>
      </w:r>
    </w:p>
    <w:p w14:paraId="786D755E" w14:textId="77777777" w:rsidR="00992C02" w:rsidRPr="00992C02" w:rsidRDefault="00992C02" w:rsidP="00992C02">
      <w:pPr>
        <w:pStyle w:val="Bibliography"/>
      </w:pPr>
      <w:r w:rsidRPr="00992C02">
        <w:t xml:space="preserve">46. </w:t>
      </w:r>
      <w:r w:rsidRPr="00992C02">
        <w:tab/>
        <w:t xml:space="preserve">London AJ, Kimmelman J. Why clinical translation cannot succeed without failure. </w:t>
      </w:r>
      <w:r w:rsidRPr="00992C02">
        <w:rPr>
          <w:i/>
          <w:iCs/>
        </w:rPr>
        <w:t>eLife</w:t>
      </w:r>
      <w:r w:rsidRPr="00992C02">
        <w:t xml:space="preserve"> 2015; 4: e12844.</w:t>
      </w:r>
    </w:p>
    <w:p w14:paraId="1A3C8645" w14:textId="77777777" w:rsidR="00992C02" w:rsidRPr="00992C02" w:rsidRDefault="00992C02" w:rsidP="00992C02">
      <w:pPr>
        <w:pStyle w:val="Bibliography"/>
      </w:pPr>
      <w:r w:rsidRPr="00992C02">
        <w:t xml:space="preserve">47. </w:t>
      </w:r>
      <w:r w:rsidRPr="00992C02">
        <w:tab/>
        <w:t xml:space="preserve">Rubinstein LV, Korn EL, Freidlin B, et al. Design issues of randomized phase II trials and a proposal for phase II screening trials. </w:t>
      </w:r>
      <w:r w:rsidRPr="00992C02">
        <w:rPr>
          <w:i/>
          <w:iCs/>
        </w:rPr>
        <w:t>J Clin Oncol</w:t>
      </w:r>
      <w:r w:rsidRPr="00992C02">
        <w:t xml:space="preserve"> 2005; 23: 7199–7206.</w:t>
      </w:r>
    </w:p>
    <w:p w14:paraId="1EF7C6EE" w14:textId="77777777" w:rsidR="00992C02" w:rsidRPr="00992C02" w:rsidRDefault="00992C02" w:rsidP="00992C02">
      <w:pPr>
        <w:pStyle w:val="Bibliography"/>
      </w:pPr>
      <w:r w:rsidRPr="00992C02">
        <w:t xml:space="preserve">48. </w:t>
      </w:r>
      <w:r w:rsidRPr="00992C02">
        <w:tab/>
        <w:t xml:space="preserve">Speich B, von Niederhäusern B, Schur N, et al. Systematic review on costs and resource use of randomized clinical trials shows a lack of transparent and comprehensive data. </w:t>
      </w:r>
      <w:r w:rsidRPr="00992C02">
        <w:rPr>
          <w:i/>
          <w:iCs/>
        </w:rPr>
        <w:t>J Clin Epidemiol</w:t>
      </w:r>
      <w:r w:rsidRPr="00992C02">
        <w:t xml:space="preserve"> 2018; 96: 1–11.</w:t>
      </w:r>
    </w:p>
    <w:p w14:paraId="22976557" w14:textId="77777777" w:rsidR="00992C02" w:rsidRPr="00992C02" w:rsidRDefault="00992C02" w:rsidP="00992C02">
      <w:pPr>
        <w:pStyle w:val="Bibliography"/>
      </w:pPr>
      <w:r w:rsidRPr="00992C02">
        <w:t xml:space="preserve">49. </w:t>
      </w:r>
      <w:r w:rsidRPr="00992C02">
        <w:tab/>
        <w:t xml:space="preserve">Martin L, Hutchens M, Hawkins C, et al. How much do clinical trials cost? </w:t>
      </w:r>
      <w:r w:rsidRPr="00992C02">
        <w:rPr>
          <w:i/>
          <w:iCs/>
        </w:rPr>
        <w:t>Nat Rev Drug Discov</w:t>
      </w:r>
      <w:r w:rsidRPr="00992C02">
        <w:t xml:space="preserve"> 2017; 16: 381–382.</w:t>
      </w:r>
    </w:p>
    <w:p w14:paraId="25177C05" w14:textId="77777777" w:rsidR="00992C02" w:rsidRPr="00992C02" w:rsidRDefault="00992C02" w:rsidP="00992C02">
      <w:pPr>
        <w:pStyle w:val="Bibliography"/>
      </w:pPr>
      <w:r w:rsidRPr="00992C02">
        <w:t xml:space="preserve">50. </w:t>
      </w:r>
      <w:r w:rsidRPr="00992C02">
        <w:tab/>
        <w:t xml:space="preserve">Nipp RD, Lee H, Gorton E, et al. Addressing the Financial Burden of Cancer Clinical Trial Participation: Longitudinal Effects of an Equity Intervention. </w:t>
      </w:r>
      <w:r w:rsidRPr="00992C02">
        <w:rPr>
          <w:i/>
          <w:iCs/>
        </w:rPr>
        <w:t>Oncologist</w:t>
      </w:r>
      <w:r w:rsidRPr="00992C02">
        <w:t xml:space="preserve"> 2019; 24: 1048–1055.</w:t>
      </w:r>
    </w:p>
    <w:p w14:paraId="10FD9540" w14:textId="77777777" w:rsidR="00992C02" w:rsidRPr="00992C02" w:rsidRDefault="00992C02" w:rsidP="00992C02">
      <w:pPr>
        <w:pStyle w:val="Bibliography"/>
      </w:pPr>
      <w:r w:rsidRPr="00992C02">
        <w:t xml:space="preserve">51. </w:t>
      </w:r>
      <w:r w:rsidRPr="00992C02">
        <w:tab/>
        <w:t xml:space="preserve">Munro AJ, Sebag-Montefiore D. Opportunity cost--a neglected aspect of cancer treatment. </w:t>
      </w:r>
      <w:r w:rsidRPr="00992C02">
        <w:rPr>
          <w:i/>
          <w:iCs/>
        </w:rPr>
        <w:t>Br J Cancer</w:t>
      </w:r>
      <w:r w:rsidRPr="00992C02">
        <w:t xml:space="preserve"> 1992; 65: 309–310.</w:t>
      </w:r>
    </w:p>
    <w:p w14:paraId="6B536C06" w14:textId="77777777" w:rsidR="00992C02" w:rsidRPr="00992C02" w:rsidRDefault="00992C02" w:rsidP="00992C02">
      <w:pPr>
        <w:pStyle w:val="Bibliography"/>
      </w:pPr>
      <w:r w:rsidRPr="00992C02">
        <w:t xml:space="preserve">52. </w:t>
      </w:r>
      <w:r w:rsidRPr="00992C02">
        <w:tab/>
        <w:t xml:space="preserve">Henry DH, Viswanathan HN, Elkin EP, et al. Symptoms and treatment burden associated with cancer treatment: results from a cross-sectional national survey in the U.S. </w:t>
      </w:r>
      <w:r w:rsidRPr="00992C02">
        <w:rPr>
          <w:i/>
          <w:iCs/>
        </w:rPr>
        <w:t>Support Care Cancer</w:t>
      </w:r>
      <w:r w:rsidRPr="00992C02">
        <w:t xml:space="preserve"> 2008; 16: 791–801.</w:t>
      </w:r>
    </w:p>
    <w:p w14:paraId="7A640FB9" w14:textId="77777777" w:rsidR="00992C02" w:rsidRPr="00992C02" w:rsidRDefault="00992C02" w:rsidP="00992C02">
      <w:pPr>
        <w:pStyle w:val="Bibliography"/>
      </w:pPr>
      <w:r w:rsidRPr="00992C02">
        <w:t xml:space="preserve">53. </w:t>
      </w:r>
      <w:r w:rsidRPr="00992C02">
        <w:tab/>
        <w:t xml:space="preserve">Bange EM, Doucette A, Gabriel PE, et al. Opportunity Costs of Receiving Palliative Chemotherapy for Metastatic Pancreatic Ductal Adenocarcinoma. </w:t>
      </w:r>
      <w:r w:rsidRPr="00992C02">
        <w:rPr>
          <w:i/>
          <w:iCs/>
        </w:rPr>
        <w:t>JCO Oncology Practice</w:t>
      </w:r>
      <w:r w:rsidRPr="00992C02">
        <w:t>. Epub ahead of print 4 March 2020. DOI: 10.1200/JOP.19.00328.</w:t>
      </w:r>
    </w:p>
    <w:p w14:paraId="6BBC1BA0" w14:textId="77777777" w:rsidR="00992C02" w:rsidRPr="00992C02" w:rsidRDefault="00992C02" w:rsidP="00992C02">
      <w:pPr>
        <w:pStyle w:val="Bibliography"/>
      </w:pPr>
      <w:r w:rsidRPr="00992C02">
        <w:t xml:space="preserve">54. </w:t>
      </w:r>
      <w:r w:rsidRPr="00992C02">
        <w:tab/>
        <w:t xml:space="preserve">Freedman B. Equipoise and the Ethics of Clinical Research. </w:t>
      </w:r>
      <w:r w:rsidRPr="00992C02">
        <w:rPr>
          <w:i/>
          <w:iCs/>
        </w:rPr>
        <w:t>New England Journal of Medicine</w:t>
      </w:r>
      <w:r w:rsidRPr="00992C02">
        <w:t xml:space="preserve"> 1987; 317: 141–145.</w:t>
      </w:r>
    </w:p>
    <w:p w14:paraId="2A7CA6DD" w14:textId="77777777" w:rsidR="00992C02" w:rsidRPr="00992C02" w:rsidRDefault="00992C02" w:rsidP="00992C02">
      <w:pPr>
        <w:pStyle w:val="Bibliography"/>
      </w:pPr>
      <w:r w:rsidRPr="00992C02">
        <w:t xml:space="preserve">55. </w:t>
      </w:r>
      <w:r w:rsidRPr="00992C02">
        <w:tab/>
        <w:t xml:space="preserve">Plascencia-Villa G, Perry G. Status and future directions of clinical trials in Alzheimer’s disease. </w:t>
      </w:r>
      <w:r w:rsidRPr="00992C02">
        <w:rPr>
          <w:i/>
          <w:iCs/>
        </w:rPr>
        <w:t>Int Rev Neurobiol</w:t>
      </w:r>
      <w:r w:rsidRPr="00992C02">
        <w:t xml:space="preserve"> 2020; 154: 3–50.</w:t>
      </w:r>
    </w:p>
    <w:p w14:paraId="09FFA660" w14:textId="5D57ED4E" w:rsidR="000B4596" w:rsidRDefault="00A841BF" w:rsidP="00A841BF">
      <w:r>
        <w:fldChar w:fldCharType="end"/>
      </w:r>
    </w:p>
    <w:p w14:paraId="4EC21D98" w14:textId="07F637D9" w:rsidR="00A841BF" w:rsidRDefault="00A841BF" w:rsidP="00A841BF"/>
    <w:p w14:paraId="17D86CAF" w14:textId="77777777" w:rsidR="00A841BF" w:rsidRPr="00A841BF" w:rsidRDefault="00A841BF" w:rsidP="00A841BF"/>
    <w:sectPr w:rsidR="00A841BF" w:rsidRPr="00A841BF"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7T11:56:00Z" w:initials="HM">
    <w:p w14:paraId="4F67D566" w14:textId="77777777" w:rsidR="0024200E" w:rsidRDefault="00A841BF" w:rsidP="00D05CFF">
      <w:r>
        <w:rPr>
          <w:rStyle w:val="CommentReference"/>
        </w:rPr>
        <w:annotationRef/>
      </w:r>
      <w:r w:rsidR="0024200E">
        <w:rPr>
          <w:sz w:val="20"/>
          <w:szCs w:val="20"/>
        </w:rPr>
        <w:t>would be interesting to look at the history of using phase language</w:t>
      </w:r>
    </w:p>
  </w:comment>
  <w:comment w:id="1" w:author="Hannah Moyer" w:date="2023-03-19T16:56:00Z" w:initials="HM">
    <w:p w14:paraId="021ED2CB" w14:textId="77777777" w:rsidR="008B5D00" w:rsidRDefault="008B5D00" w:rsidP="008944F3">
      <w:r>
        <w:rPr>
          <w:rStyle w:val="CommentReference"/>
        </w:rPr>
        <w:annotationRef/>
      </w:r>
      <w:r>
        <w:rPr>
          <w:sz w:val="20"/>
          <w:szCs w:val="20"/>
        </w:rPr>
        <w:t xml:space="preserve">Ed korn arguing for late stage determination of dose: </w:t>
      </w:r>
    </w:p>
    <w:p w14:paraId="73897881" w14:textId="77777777" w:rsidR="008B5D00" w:rsidRDefault="008B5D00" w:rsidP="008944F3">
      <w:r>
        <w:rPr>
          <w:i/>
          <w:iCs/>
          <w:sz w:val="20"/>
          <w:szCs w:val="20"/>
        </w:rPr>
        <w:t>Dose optimization during drug development: whether</w:t>
      </w:r>
    </w:p>
    <w:p w14:paraId="7BE0E6FF" w14:textId="77777777" w:rsidR="008B5D00" w:rsidRDefault="008B5D00" w:rsidP="008944F3">
      <w:r>
        <w:rPr>
          <w:i/>
          <w:iCs/>
          <w:sz w:val="20"/>
          <w:szCs w:val="20"/>
        </w:rPr>
        <w:t>and when to optimize</w:t>
      </w:r>
    </w:p>
    <w:p w14:paraId="04476192" w14:textId="77777777" w:rsidR="008B5D00" w:rsidRDefault="008B5D00" w:rsidP="008944F3">
      <w:r>
        <w:rPr>
          <w:i/>
          <w:iCs/>
          <w:sz w:val="20"/>
          <w:szCs w:val="20"/>
        </w:rPr>
        <w:t>https://academic.oup.com/jnci/advance-article/doi/10.1093/jnci/djac232/6935793</w:t>
      </w:r>
    </w:p>
  </w:comment>
  <w:comment w:id="2" w:author="Hannah Moyer" w:date="2023-03-20T17:06:00Z" w:initials="HM">
    <w:p w14:paraId="537B58BA" w14:textId="77777777" w:rsidR="00DA7AA3" w:rsidRDefault="00DA7AA3" w:rsidP="00963740">
      <w:r>
        <w:rPr>
          <w:rStyle w:val="CommentReference"/>
        </w:rPr>
        <w:annotationRef/>
      </w:r>
      <w:r>
        <w:rPr>
          <w:sz w:val="20"/>
          <w:szCs w:val="20"/>
        </w:rPr>
        <w:t>Need to introduce these concepts, but chapter 3 will flesh both of these out</w:t>
      </w:r>
    </w:p>
    <w:p w14:paraId="0B7567AA" w14:textId="77777777" w:rsidR="00DA7AA3" w:rsidRDefault="00DA7AA3" w:rsidP="00963740">
      <w:r>
        <w:rPr>
          <w:sz w:val="20"/>
          <w:szCs w:val="20"/>
        </w:rPr>
        <w:t>moral efficiency and equipoise</w:t>
      </w:r>
    </w:p>
  </w:comment>
  <w:comment w:id="3" w:author="Hannah Moyer" w:date="2023-03-13T17:12:00Z" w:initials="HM">
    <w:p w14:paraId="5427B6B6" w14:textId="4BD9D087"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4"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5"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67D566" w15:done="0"/>
  <w15:commentEx w15:paraId="04476192" w15:done="0"/>
  <w15:commentEx w15:paraId="0B7567AA" w15:done="0"/>
  <w15:commentEx w15:paraId="5427B6B6" w15:done="0"/>
  <w15:commentEx w15:paraId="5250E8DD" w15:paraIdParent="5427B6B6" w15:done="0"/>
  <w15:commentEx w15:paraId="131DF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A4F3" w16cex:dateUtc="2023-03-07T16:56:00Z"/>
  <w16cex:commentExtensible w16cex:durableId="27C1BD31" w16cex:dateUtc="2023-03-19T20:56:00Z"/>
  <w16cex:commentExtensible w16cex:durableId="27C3111F" w16cex:dateUtc="2023-03-20T21:06:00Z"/>
  <w16cex:commentExtensible w16cex:durableId="27B9D7F1" w16cex:dateUtc="2023-03-13T21:12:00Z"/>
  <w16cex:commentExtensible w16cex:durableId="27BDA5C3" w16cex:dateUtc="2023-03-16T18:27:00Z"/>
  <w16cex:commentExtensible w16cex:durableId="27BC74B1" w16cex:dateUtc="2023-03-1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67D566" w16cid:durableId="27B1A4F3"/>
  <w16cid:commentId w16cid:paraId="04476192" w16cid:durableId="27C1BD31"/>
  <w16cid:commentId w16cid:paraId="0B7567AA" w16cid:durableId="27C3111F"/>
  <w16cid:commentId w16cid:paraId="5427B6B6" w16cid:durableId="27B9D7F1"/>
  <w16cid:commentId w16cid:paraId="5250E8DD" w16cid:durableId="27BDA5C3"/>
  <w16cid:commentId w16cid:paraId="131DFC59" w16cid:durableId="27BC7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9F502" w14:textId="77777777" w:rsidR="007E27D6" w:rsidRDefault="007E27D6" w:rsidP="00470C84">
      <w:r>
        <w:separator/>
      </w:r>
    </w:p>
  </w:endnote>
  <w:endnote w:type="continuationSeparator" w:id="0">
    <w:p w14:paraId="5C80A5B4" w14:textId="77777777" w:rsidR="007E27D6" w:rsidRDefault="007E27D6"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64EDA" w14:textId="77777777" w:rsidR="007E27D6" w:rsidRDefault="007E27D6" w:rsidP="00470C84">
      <w:r>
        <w:separator/>
      </w:r>
    </w:p>
  </w:footnote>
  <w:footnote w:type="continuationSeparator" w:id="0">
    <w:p w14:paraId="684DE064" w14:textId="77777777" w:rsidR="007E27D6" w:rsidRDefault="007E27D6"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201B1"/>
    <w:rsid w:val="00021B8E"/>
    <w:rsid w:val="00021E6A"/>
    <w:rsid w:val="0002292C"/>
    <w:rsid w:val="00030B25"/>
    <w:rsid w:val="00034FFB"/>
    <w:rsid w:val="00074693"/>
    <w:rsid w:val="000863E0"/>
    <w:rsid w:val="000872AD"/>
    <w:rsid w:val="00092D70"/>
    <w:rsid w:val="000A5C0C"/>
    <w:rsid w:val="000B4596"/>
    <w:rsid w:val="000B69E2"/>
    <w:rsid w:val="000D1EDB"/>
    <w:rsid w:val="000D211A"/>
    <w:rsid w:val="00101F5B"/>
    <w:rsid w:val="001034AE"/>
    <w:rsid w:val="001160F0"/>
    <w:rsid w:val="001347DF"/>
    <w:rsid w:val="00142E9D"/>
    <w:rsid w:val="00172F1C"/>
    <w:rsid w:val="00176677"/>
    <w:rsid w:val="00192BAA"/>
    <w:rsid w:val="001C7502"/>
    <w:rsid w:val="001D0F52"/>
    <w:rsid w:val="001D7BBF"/>
    <w:rsid w:val="001F1D0C"/>
    <w:rsid w:val="00206433"/>
    <w:rsid w:val="002272C3"/>
    <w:rsid w:val="002275AE"/>
    <w:rsid w:val="0024200E"/>
    <w:rsid w:val="00244616"/>
    <w:rsid w:val="00246555"/>
    <w:rsid w:val="002538CE"/>
    <w:rsid w:val="002569FC"/>
    <w:rsid w:val="002579E1"/>
    <w:rsid w:val="00265EAC"/>
    <w:rsid w:val="00266B3D"/>
    <w:rsid w:val="0027224C"/>
    <w:rsid w:val="00286C5E"/>
    <w:rsid w:val="00295308"/>
    <w:rsid w:val="00295890"/>
    <w:rsid w:val="002A2863"/>
    <w:rsid w:val="002C3CB2"/>
    <w:rsid w:val="002C657B"/>
    <w:rsid w:val="002E3FA9"/>
    <w:rsid w:val="002F18B4"/>
    <w:rsid w:val="002F3811"/>
    <w:rsid w:val="0030711B"/>
    <w:rsid w:val="003247A1"/>
    <w:rsid w:val="00326571"/>
    <w:rsid w:val="003422EC"/>
    <w:rsid w:val="0035379F"/>
    <w:rsid w:val="00354B73"/>
    <w:rsid w:val="00376E00"/>
    <w:rsid w:val="0038415B"/>
    <w:rsid w:val="00387D11"/>
    <w:rsid w:val="0039689F"/>
    <w:rsid w:val="003A71BA"/>
    <w:rsid w:val="003B1A63"/>
    <w:rsid w:val="003C2917"/>
    <w:rsid w:val="003D604A"/>
    <w:rsid w:val="003E076D"/>
    <w:rsid w:val="003E6F03"/>
    <w:rsid w:val="003F0D2A"/>
    <w:rsid w:val="003F399A"/>
    <w:rsid w:val="003F7E8D"/>
    <w:rsid w:val="00413778"/>
    <w:rsid w:val="004163D2"/>
    <w:rsid w:val="00417583"/>
    <w:rsid w:val="00431E87"/>
    <w:rsid w:val="00444FCF"/>
    <w:rsid w:val="0046642A"/>
    <w:rsid w:val="00470C84"/>
    <w:rsid w:val="00471092"/>
    <w:rsid w:val="00474B15"/>
    <w:rsid w:val="00481A25"/>
    <w:rsid w:val="004A4072"/>
    <w:rsid w:val="004B1EED"/>
    <w:rsid w:val="004B4E05"/>
    <w:rsid w:val="004B5285"/>
    <w:rsid w:val="004D338D"/>
    <w:rsid w:val="004D400A"/>
    <w:rsid w:val="004D70CF"/>
    <w:rsid w:val="004F2A91"/>
    <w:rsid w:val="004F7A61"/>
    <w:rsid w:val="00502573"/>
    <w:rsid w:val="0051353A"/>
    <w:rsid w:val="00520EED"/>
    <w:rsid w:val="00527D5E"/>
    <w:rsid w:val="00531D2C"/>
    <w:rsid w:val="005376B8"/>
    <w:rsid w:val="00570BFF"/>
    <w:rsid w:val="00581A68"/>
    <w:rsid w:val="00582832"/>
    <w:rsid w:val="005846DE"/>
    <w:rsid w:val="00585A05"/>
    <w:rsid w:val="00595C9B"/>
    <w:rsid w:val="005B7CA6"/>
    <w:rsid w:val="005D1785"/>
    <w:rsid w:val="005D53BE"/>
    <w:rsid w:val="005D5BF3"/>
    <w:rsid w:val="005E7294"/>
    <w:rsid w:val="005F08EE"/>
    <w:rsid w:val="0060759E"/>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75E1"/>
    <w:rsid w:val="007A16E2"/>
    <w:rsid w:val="007D4CBE"/>
    <w:rsid w:val="007E1AA4"/>
    <w:rsid w:val="007E27D6"/>
    <w:rsid w:val="007F327C"/>
    <w:rsid w:val="007F3B18"/>
    <w:rsid w:val="007F57A3"/>
    <w:rsid w:val="00801A78"/>
    <w:rsid w:val="00812702"/>
    <w:rsid w:val="008327F5"/>
    <w:rsid w:val="00832B09"/>
    <w:rsid w:val="008349AC"/>
    <w:rsid w:val="00837FFB"/>
    <w:rsid w:val="00843EB1"/>
    <w:rsid w:val="00850A89"/>
    <w:rsid w:val="008614BA"/>
    <w:rsid w:val="00864F43"/>
    <w:rsid w:val="00873C8C"/>
    <w:rsid w:val="00881D3C"/>
    <w:rsid w:val="0089503B"/>
    <w:rsid w:val="008964CF"/>
    <w:rsid w:val="008B3787"/>
    <w:rsid w:val="008B5D00"/>
    <w:rsid w:val="008B7857"/>
    <w:rsid w:val="008C6BDD"/>
    <w:rsid w:val="008D1162"/>
    <w:rsid w:val="008E3165"/>
    <w:rsid w:val="008F12B8"/>
    <w:rsid w:val="00901D9F"/>
    <w:rsid w:val="009054A2"/>
    <w:rsid w:val="00912B16"/>
    <w:rsid w:val="00915521"/>
    <w:rsid w:val="00927ED9"/>
    <w:rsid w:val="009350C0"/>
    <w:rsid w:val="00947AF5"/>
    <w:rsid w:val="00950145"/>
    <w:rsid w:val="00992C02"/>
    <w:rsid w:val="009A5F41"/>
    <w:rsid w:val="009B05B8"/>
    <w:rsid w:val="009B6C2F"/>
    <w:rsid w:val="009D5A37"/>
    <w:rsid w:val="009D5D8F"/>
    <w:rsid w:val="009E02A5"/>
    <w:rsid w:val="009F0618"/>
    <w:rsid w:val="009F39E9"/>
    <w:rsid w:val="00A05916"/>
    <w:rsid w:val="00A21A79"/>
    <w:rsid w:val="00A22983"/>
    <w:rsid w:val="00A32571"/>
    <w:rsid w:val="00A32976"/>
    <w:rsid w:val="00A36923"/>
    <w:rsid w:val="00A43A2C"/>
    <w:rsid w:val="00A63B60"/>
    <w:rsid w:val="00A70259"/>
    <w:rsid w:val="00A82659"/>
    <w:rsid w:val="00A841BF"/>
    <w:rsid w:val="00A84EA4"/>
    <w:rsid w:val="00A906A5"/>
    <w:rsid w:val="00A93246"/>
    <w:rsid w:val="00AB7DD4"/>
    <w:rsid w:val="00AC0276"/>
    <w:rsid w:val="00AF0FE1"/>
    <w:rsid w:val="00B07780"/>
    <w:rsid w:val="00B17802"/>
    <w:rsid w:val="00B201B6"/>
    <w:rsid w:val="00B22DBD"/>
    <w:rsid w:val="00B36681"/>
    <w:rsid w:val="00B368BF"/>
    <w:rsid w:val="00B37DA0"/>
    <w:rsid w:val="00B56092"/>
    <w:rsid w:val="00B62337"/>
    <w:rsid w:val="00B96919"/>
    <w:rsid w:val="00BA3566"/>
    <w:rsid w:val="00BC1081"/>
    <w:rsid w:val="00BE73F0"/>
    <w:rsid w:val="00BF66C9"/>
    <w:rsid w:val="00C115FF"/>
    <w:rsid w:val="00C34F9B"/>
    <w:rsid w:val="00C45ACD"/>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45110"/>
    <w:rsid w:val="00D539AF"/>
    <w:rsid w:val="00D6398B"/>
    <w:rsid w:val="00D845EA"/>
    <w:rsid w:val="00DA7AA3"/>
    <w:rsid w:val="00DA7E9F"/>
    <w:rsid w:val="00DB4CAC"/>
    <w:rsid w:val="00DB5588"/>
    <w:rsid w:val="00DB6FFE"/>
    <w:rsid w:val="00DF5BFE"/>
    <w:rsid w:val="00E01124"/>
    <w:rsid w:val="00E15F41"/>
    <w:rsid w:val="00E24295"/>
    <w:rsid w:val="00E25405"/>
    <w:rsid w:val="00E5528C"/>
    <w:rsid w:val="00EB5636"/>
    <w:rsid w:val="00EB76DB"/>
    <w:rsid w:val="00EC024E"/>
    <w:rsid w:val="00EC55ED"/>
    <w:rsid w:val="00ED4AE0"/>
    <w:rsid w:val="00EE6D3D"/>
    <w:rsid w:val="00EF64FA"/>
    <w:rsid w:val="00F203AB"/>
    <w:rsid w:val="00F324BA"/>
    <w:rsid w:val="00F40E11"/>
    <w:rsid w:val="00F556A6"/>
    <w:rsid w:val="00F700AE"/>
    <w:rsid w:val="00FA0194"/>
    <w:rsid w:val="00FA79F1"/>
    <w:rsid w:val="00FC0AAC"/>
    <w:rsid w:val="00FC743E"/>
    <w:rsid w:val="00FE2E71"/>
    <w:rsid w:val="00FE7005"/>
    <w:rsid w:val="00FE7D27"/>
    <w:rsid w:val="00FF71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47392</Words>
  <Characters>270136</Characters>
  <Application>Microsoft Office Word</Application>
  <DocSecurity>0</DocSecurity>
  <Lines>2251</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3</cp:revision>
  <dcterms:created xsi:type="dcterms:W3CDTF">2023-03-20T21:23:00Z</dcterms:created>
  <dcterms:modified xsi:type="dcterms:W3CDTF">2023-05-1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